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21F21" w14:textId="77777777" w:rsidR="00043CD7" w:rsidRPr="00B03E4C" w:rsidRDefault="00043CD7" w:rsidP="00043CD7">
      <w:pPr>
        <w:jc w:val="center"/>
        <w:rPr>
          <w:b/>
          <w:sz w:val="32"/>
        </w:rPr>
      </w:pPr>
      <w:r w:rsidRPr="00B03E4C">
        <w:rPr>
          <w:b/>
          <w:sz w:val="32"/>
        </w:rPr>
        <w:t>REddyProc</w:t>
      </w:r>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r w:rsidR="00B16B20">
        <w:fldChar w:fldCharType="begin"/>
      </w:r>
      <w:r w:rsidR="00B16B20">
        <w:instrText xml:space="preserve"> DATE  \* MERGEFORMAT </w:instrText>
      </w:r>
      <w:r w:rsidR="00B16B20">
        <w:fldChar w:fldCharType="separate"/>
      </w:r>
      <w:r w:rsidR="008A0AFA">
        <w:rPr>
          <w:noProof/>
        </w:rPr>
        <w:t>5/14/2015</w:t>
      </w:r>
      <w:r w:rsidR="00B16B20">
        <w:rPr>
          <w:noProof/>
        </w:rPr>
        <w:fldChar w:fldCharType="end"/>
      </w:r>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ustar filtering is </w:t>
      </w:r>
      <w:r w:rsidR="007F7E6F">
        <w:rPr>
          <w:b/>
        </w:rPr>
        <w:t>implemented after the idea</w:t>
      </w:r>
      <w:r w:rsidR="00371B03">
        <w:rPr>
          <w:b/>
        </w:rPr>
        <w:t>s</w:t>
      </w:r>
      <w:r w:rsidR="007F7E6F">
        <w:rPr>
          <w:b/>
        </w:rPr>
        <w:t xml:space="preserve"> of Dario </w:t>
      </w:r>
      <w:r w:rsidR="007F7E6F" w:rsidRPr="00371B03">
        <w:rPr>
          <w:b/>
        </w:rPr>
        <w:t>Papale</w:t>
      </w:r>
      <w:hyperlink w:anchor="_ENREF_2" w:tooltip="Papale, 2006 #34" w:history="1">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hyperlink>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Pr="008716ED" w:rsidRDefault="00A85D8B">
      <w:pPr>
        <w:pStyle w:val="11"/>
        <w:tabs>
          <w:tab w:val="left" w:pos="373"/>
          <w:tab w:val="right" w:leader="dot" w:pos="9205"/>
        </w:tabs>
        <w:rPr>
          <w:rFonts w:asciiTheme="minorHAnsi" w:eastAsiaTheme="minorEastAsia" w:hAnsiTheme="minorHAnsi"/>
          <w:noProof/>
          <w:lang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sidRPr="008716ED">
        <w:rPr>
          <w:rFonts w:asciiTheme="minorHAnsi" w:eastAsiaTheme="minorEastAsia" w:hAnsiTheme="minorHAnsi"/>
          <w:noProof/>
          <w:lang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2</w:t>
      </w:r>
      <w:r w:rsidRPr="008716ED">
        <w:rPr>
          <w:rFonts w:asciiTheme="minorHAnsi" w:eastAsiaTheme="minorEastAsia" w:hAnsiTheme="minorHAnsi"/>
          <w:noProof/>
          <w:lang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3</w:t>
      </w:r>
      <w:r w:rsidRPr="008716ED">
        <w:rPr>
          <w:rFonts w:asciiTheme="minorHAnsi" w:eastAsiaTheme="minorEastAsia" w:hAnsiTheme="minorHAnsi"/>
          <w:noProof/>
          <w:lang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4</w:t>
      </w:r>
      <w:r w:rsidRPr="008716ED">
        <w:rPr>
          <w:rFonts w:asciiTheme="minorHAnsi" w:eastAsiaTheme="minorEastAsia" w:hAnsiTheme="minorHAnsi"/>
          <w:noProof/>
          <w:lang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4.1</w:t>
      </w:r>
      <w:r w:rsidRPr="008716ED">
        <w:rPr>
          <w:rFonts w:asciiTheme="minorHAnsi" w:eastAsiaTheme="minorEastAsia" w:hAnsiTheme="minorHAnsi"/>
          <w:noProof/>
          <w:lang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4.2</w:t>
      </w:r>
      <w:r w:rsidRPr="008716ED">
        <w:rPr>
          <w:rFonts w:asciiTheme="minorHAnsi" w:eastAsiaTheme="minorEastAsia" w:hAnsiTheme="minorHAnsi"/>
          <w:noProof/>
          <w:lang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4.3</w:t>
      </w:r>
      <w:r w:rsidRPr="008716ED">
        <w:rPr>
          <w:rFonts w:asciiTheme="minorHAnsi" w:eastAsiaTheme="minorEastAsia" w:hAnsiTheme="minorHAnsi"/>
          <w:noProof/>
          <w:lang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4.4</w:t>
      </w:r>
      <w:r w:rsidRPr="008716ED">
        <w:rPr>
          <w:rFonts w:asciiTheme="minorHAnsi" w:eastAsiaTheme="minorEastAsia" w:hAnsiTheme="minorHAnsi"/>
          <w:noProof/>
          <w:lang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5</w:t>
      </w:r>
      <w:r w:rsidRPr="008716ED">
        <w:rPr>
          <w:rFonts w:asciiTheme="minorHAnsi" w:eastAsiaTheme="minorEastAsia" w:hAnsiTheme="minorHAnsi"/>
          <w:noProof/>
          <w:lang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5.1</w:t>
      </w:r>
      <w:r w:rsidRPr="008716ED">
        <w:rPr>
          <w:rFonts w:asciiTheme="minorHAnsi" w:eastAsiaTheme="minorEastAsia" w:hAnsiTheme="minorHAnsi"/>
          <w:noProof/>
          <w:lang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5.2</w:t>
      </w:r>
      <w:r w:rsidRPr="008716ED">
        <w:rPr>
          <w:rFonts w:asciiTheme="minorHAnsi" w:eastAsiaTheme="minorEastAsia" w:hAnsiTheme="minorHAnsi"/>
          <w:noProof/>
          <w:lang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5.3</w:t>
      </w:r>
      <w:r w:rsidRPr="008716ED">
        <w:rPr>
          <w:rFonts w:asciiTheme="minorHAnsi" w:eastAsiaTheme="minorEastAsia" w:hAnsiTheme="minorHAnsi"/>
          <w:noProof/>
          <w:lang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5.4</w:t>
      </w:r>
      <w:r w:rsidRPr="008716ED">
        <w:rPr>
          <w:rFonts w:asciiTheme="minorHAnsi" w:eastAsiaTheme="minorEastAsia" w:hAnsiTheme="minorHAnsi"/>
          <w:noProof/>
          <w:lang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5.5</w:t>
      </w:r>
      <w:r w:rsidRPr="008716ED">
        <w:rPr>
          <w:rFonts w:asciiTheme="minorHAnsi" w:eastAsiaTheme="minorEastAsia" w:hAnsiTheme="minorHAnsi"/>
          <w:noProof/>
          <w:lang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6</w:t>
      </w:r>
      <w:r w:rsidRPr="008716ED">
        <w:rPr>
          <w:rFonts w:asciiTheme="minorHAnsi" w:eastAsiaTheme="minorEastAsia" w:hAnsiTheme="minorHAnsi"/>
          <w:noProof/>
          <w:lang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6.1</w:t>
      </w:r>
      <w:r w:rsidRPr="008716ED">
        <w:rPr>
          <w:rFonts w:asciiTheme="minorHAnsi" w:eastAsiaTheme="minorEastAsia" w:hAnsiTheme="minorHAnsi"/>
          <w:noProof/>
          <w:lang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6.2</w:t>
      </w:r>
      <w:r w:rsidRPr="008716ED">
        <w:rPr>
          <w:rFonts w:asciiTheme="minorHAnsi" w:eastAsiaTheme="minorEastAsia" w:hAnsiTheme="minorHAnsi"/>
          <w:noProof/>
          <w:lang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6.3</w:t>
      </w:r>
      <w:r w:rsidRPr="008716ED">
        <w:rPr>
          <w:rFonts w:asciiTheme="minorHAnsi" w:eastAsiaTheme="minorEastAsia" w:hAnsiTheme="minorHAnsi"/>
          <w:noProof/>
          <w:lang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7</w:t>
      </w:r>
      <w:r w:rsidRPr="008716ED">
        <w:rPr>
          <w:rFonts w:asciiTheme="minorHAnsi" w:eastAsiaTheme="minorEastAsia" w:hAnsiTheme="minorHAnsi"/>
          <w:noProof/>
          <w:lang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7.1</w:t>
      </w:r>
      <w:r w:rsidRPr="008716ED">
        <w:rPr>
          <w:rFonts w:asciiTheme="minorHAnsi" w:eastAsiaTheme="minorEastAsia" w:hAnsiTheme="minorHAnsi"/>
          <w:noProof/>
          <w:lang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7.2</w:t>
      </w:r>
      <w:r w:rsidRPr="008716ED">
        <w:rPr>
          <w:rFonts w:asciiTheme="minorHAnsi" w:eastAsiaTheme="minorEastAsia" w:hAnsiTheme="minorHAnsi"/>
          <w:noProof/>
          <w:lang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7.3</w:t>
      </w:r>
      <w:r w:rsidRPr="008716ED">
        <w:rPr>
          <w:rFonts w:asciiTheme="minorHAnsi" w:eastAsiaTheme="minorEastAsia" w:hAnsiTheme="minorHAnsi"/>
          <w:noProof/>
          <w:lang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7.4</w:t>
      </w:r>
      <w:r w:rsidRPr="008716ED">
        <w:rPr>
          <w:rFonts w:asciiTheme="minorHAnsi" w:eastAsiaTheme="minorEastAsia" w:hAnsiTheme="minorHAnsi"/>
          <w:noProof/>
          <w:lang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Pr="008716ED" w:rsidRDefault="004D78E5">
      <w:pPr>
        <w:pStyle w:val="11"/>
        <w:tabs>
          <w:tab w:val="left" w:pos="373"/>
          <w:tab w:val="right" w:leader="dot" w:pos="9205"/>
        </w:tabs>
        <w:rPr>
          <w:rFonts w:asciiTheme="minorHAnsi" w:eastAsiaTheme="minorEastAsia" w:hAnsiTheme="minorHAnsi"/>
          <w:noProof/>
          <w:lang w:eastAsia="de-DE"/>
        </w:rPr>
      </w:pPr>
      <w:r>
        <w:rPr>
          <w:noProof/>
        </w:rPr>
        <w:t>8</w:t>
      </w:r>
      <w:r w:rsidRPr="008716ED">
        <w:rPr>
          <w:rFonts w:asciiTheme="minorHAnsi" w:eastAsiaTheme="minorEastAsia" w:hAnsiTheme="minorHAnsi"/>
          <w:noProof/>
          <w:lang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8.1</w:t>
      </w:r>
      <w:r w:rsidRPr="008716ED">
        <w:rPr>
          <w:rFonts w:asciiTheme="minorHAnsi" w:eastAsiaTheme="minorEastAsia" w:hAnsiTheme="minorHAnsi"/>
          <w:noProof/>
          <w:lang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lang w:eastAsia="de-DE"/>
        </w:rPr>
        <w:t>8.2</w:t>
      </w:r>
      <w:r w:rsidRPr="008716ED">
        <w:rPr>
          <w:rFonts w:asciiTheme="minorHAnsi" w:eastAsiaTheme="minorEastAsia" w:hAnsiTheme="minorHAnsi"/>
          <w:noProof/>
          <w:lang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8.3</w:t>
      </w:r>
      <w:r w:rsidRPr="008716ED">
        <w:rPr>
          <w:rFonts w:asciiTheme="minorHAnsi" w:eastAsiaTheme="minorEastAsia" w:hAnsiTheme="minorHAnsi"/>
          <w:noProof/>
          <w:lang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Pr="008716ED" w:rsidRDefault="004D78E5">
      <w:pPr>
        <w:pStyle w:val="21"/>
        <w:tabs>
          <w:tab w:val="left" w:pos="814"/>
          <w:tab w:val="right" w:leader="dot" w:pos="9205"/>
        </w:tabs>
        <w:rPr>
          <w:rFonts w:asciiTheme="minorHAnsi" w:eastAsiaTheme="minorEastAsia" w:hAnsiTheme="minorHAnsi"/>
          <w:noProof/>
          <w:lang w:eastAsia="de-DE"/>
        </w:rPr>
      </w:pPr>
      <w:r>
        <w:rPr>
          <w:noProof/>
        </w:rPr>
        <w:t>8.4</w:t>
      </w:r>
      <w:r w:rsidRPr="008716ED">
        <w:rPr>
          <w:rFonts w:asciiTheme="minorHAnsi" w:eastAsiaTheme="minorEastAsia" w:hAnsiTheme="minorHAnsi"/>
          <w:noProof/>
          <w:lang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21"/>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1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5C779A9D" w14:textId="49084234" w:rsidR="008A0AFA" w:rsidRDefault="00570ABF" w:rsidP="008A0AFA">
      <w:pPr>
        <w:pStyle w:val="1"/>
      </w:pPr>
      <w:r w:rsidRPr="00B03E4C">
        <w:br w:type="page"/>
      </w:r>
      <w:bookmarkStart w:id="0" w:name="_Toc251497452"/>
      <w:bookmarkStart w:id="1" w:name="_Toc251238841"/>
      <w:r w:rsidR="008A0AFA">
        <w:lastRenderedPageBreak/>
        <w:t>Input format</w:t>
      </w:r>
    </w:p>
    <w:p w14:paraId="424E1855" w14:textId="77777777" w:rsidR="008A0AFA" w:rsidRDefault="008A0AFA" w:rsidP="008A0AFA"/>
    <w:p w14:paraId="2E1AE3B6" w14:textId="77777777" w:rsidR="008A0AFA" w:rsidRDefault="008A0AFA" w:rsidP="008A0AFA">
      <w:pPr>
        <w:pStyle w:val="a5"/>
        <w:shd w:val="clear" w:color="auto" w:fill="FFFFFF"/>
        <w:spacing w:before="2" w:after="2"/>
        <w:rPr>
          <w:rFonts w:ascii="Helvetica" w:hAnsi="Helvetica"/>
          <w:color w:val="3F3F3F"/>
          <w:sz w:val="18"/>
          <w:szCs w:val="18"/>
        </w:rPr>
      </w:pPr>
      <w:bookmarkStart w:id="2" w:name="_GoBack"/>
      <w:bookmarkEnd w:id="2"/>
      <w:r>
        <w:rPr>
          <w:rFonts w:ascii="Helvetica" w:hAnsi="Helvetica"/>
          <w:color w:val="3F3F3F"/>
          <w:sz w:val="18"/>
          <w:szCs w:val="18"/>
        </w:rPr>
        <w:t>The correct data format is the key to successful online processing as most errors are related to this issue. Here are the first six rows of the</w:t>
      </w:r>
      <w:r>
        <w:rPr>
          <w:rStyle w:val="apple-converted-space"/>
          <w:rFonts w:ascii="Helvetica" w:hAnsi="Helvetica"/>
          <w:color w:val="3F3F3F"/>
          <w:sz w:val="18"/>
          <w:szCs w:val="18"/>
        </w:rPr>
        <w:t> </w:t>
      </w:r>
      <w:hyperlink r:id="rId7" w:history="1">
        <w:r>
          <w:rPr>
            <w:rStyle w:val="a8"/>
            <w:rFonts w:ascii="Helvetica" w:hAnsi="Helvetica"/>
            <w:color w:val="337D8D"/>
            <w:sz w:val="18"/>
            <w:szCs w:val="18"/>
          </w:rPr>
          <w:t>example file</w:t>
        </w:r>
      </w:hyperlink>
      <w:r>
        <w:rPr>
          <w:rStyle w:val="apple-converted-space"/>
          <w:rFonts w:ascii="Helvetica" w:hAnsi="Helvetica"/>
          <w:color w:val="3F3F3F"/>
          <w:sz w:val="18"/>
          <w:szCs w:val="18"/>
        </w:rPr>
        <w:t> </w:t>
      </w:r>
      <w:r>
        <w:rPr>
          <w:rFonts w:ascii="Helvetica" w:hAnsi="Helvetica"/>
          <w:color w:val="3F3F3F"/>
          <w:sz w:val="18"/>
          <w:szCs w:val="18"/>
        </w:rPr>
        <w:t>to explain the formatting requirements:</w:t>
      </w:r>
    </w:p>
    <w:tbl>
      <w:tblPr>
        <w:tblW w:w="3300" w:type="pct"/>
        <w:tblBorders>
          <w:top w:val="outset" w:sz="6" w:space="0" w:color="auto"/>
          <w:left w:val="outset" w:sz="6" w:space="0" w:color="auto"/>
          <w:bottom w:val="outset" w:sz="6" w:space="0" w:color="auto"/>
          <w:right w:val="outset" w:sz="6" w:space="0" w:color="auto"/>
        </w:tblBorders>
        <w:shd w:val="clear" w:color="auto" w:fill="FFFFFF"/>
        <w:tblCellMar>
          <w:top w:w="150" w:type="dxa"/>
          <w:left w:w="150" w:type="dxa"/>
          <w:bottom w:w="150" w:type="dxa"/>
          <w:right w:w="150" w:type="dxa"/>
        </w:tblCellMar>
        <w:tblLook w:val="04A0" w:firstRow="1" w:lastRow="0" w:firstColumn="1" w:lastColumn="0" w:noHBand="0" w:noVBand="1"/>
      </w:tblPr>
      <w:tblGrid>
        <w:gridCol w:w="701"/>
        <w:gridCol w:w="651"/>
        <w:gridCol w:w="691"/>
        <w:gridCol w:w="900"/>
        <w:gridCol w:w="680"/>
        <w:gridCol w:w="751"/>
        <w:gridCol w:w="680"/>
        <w:gridCol w:w="731"/>
        <w:gridCol w:w="731"/>
        <w:gridCol w:w="751"/>
        <w:gridCol w:w="671"/>
        <w:gridCol w:w="731"/>
      </w:tblGrid>
      <w:tr w:rsidR="008A0AFA" w14:paraId="66EF3A62"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89E76D0" w14:textId="77777777" w:rsidR="008A0AFA" w:rsidRDefault="008A0AFA">
            <w:pPr>
              <w:jc w:val="center"/>
              <w:rPr>
                <w:rFonts w:ascii="Helvetica" w:hAnsi="Helvetica"/>
                <w:color w:val="3F3F3F"/>
                <w:sz w:val="18"/>
                <w:szCs w:val="18"/>
              </w:rPr>
            </w:pPr>
            <w:r>
              <w:rPr>
                <w:rFonts w:ascii="Helvetica" w:hAnsi="Helvetica"/>
                <w:color w:val="3F3F3F"/>
                <w:sz w:val="18"/>
                <w:szCs w:val="18"/>
              </w:rPr>
              <w:t>Year</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240DE28" w14:textId="77777777" w:rsidR="008A0AFA" w:rsidRDefault="008A0AFA">
            <w:pPr>
              <w:jc w:val="center"/>
              <w:rPr>
                <w:rFonts w:ascii="Helvetica" w:hAnsi="Helvetica"/>
                <w:color w:val="3F3F3F"/>
                <w:sz w:val="18"/>
                <w:szCs w:val="18"/>
              </w:rPr>
            </w:pPr>
            <w:r>
              <w:rPr>
                <w:rFonts w:ascii="Helvetica" w:hAnsi="Helvetica"/>
                <w:color w:val="3F3F3F"/>
                <w:sz w:val="18"/>
                <w:szCs w:val="18"/>
              </w:rPr>
              <w:t>DoY</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D978125" w14:textId="77777777" w:rsidR="008A0AFA" w:rsidRDefault="008A0AFA">
            <w:pPr>
              <w:jc w:val="center"/>
              <w:rPr>
                <w:rFonts w:ascii="Helvetica" w:hAnsi="Helvetica"/>
                <w:color w:val="3F3F3F"/>
                <w:sz w:val="18"/>
                <w:szCs w:val="18"/>
              </w:rPr>
            </w:pPr>
            <w:r>
              <w:rPr>
                <w:rFonts w:ascii="Helvetica" w:hAnsi="Helvetica"/>
                <w:color w:val="3F3F3F"/>
                <w:sz w:val="18"/>
                <w:szCs w:val="18"/>
              </w:rPr>
              <w:t>Hour</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8422F66" w14:textId="77777777" w:rsidR="008A0AFA" w:rsidRDefault="008A0AFA">
            <w:pPr>
              <w:jc w:val="center"/>
              <w:rPr>
                <w:rFonts w:ascii="Helvetica" w:hAnsi="Helvetica"/>
                <w:color w:val="3F3F3F"/>
                <w:sz w:val="18"/>
                <w:szCs w:val="18"/>
              </w:rPr>
            </w:pPr>
            <w:r>
              <w:rPr>
                <w:rFonts w:ascii="Helvetica" w:hAnsi="Helvetica"/>
                <w:color w:val="3F3F3F"/>
                <w:sz w:val="18"/>
                <w:szCs w:val="18"/>
              </w:rPr>
              <w:t>NE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E21366A" w14:textId="77777777" w:rsidR="008A0AFA" w:rsidRDefault="008A0AFA">
            <w:pPr>
              <w:jc w:val="center"/>
              <w:rPr>
                <w:rFonts w:ascii="Helvetica" w:hAnsi="Helvetica"/>
                <w:color w:val="3F3F3F"/>
                <w:sz w:val="18"/>
                <w:szCs w:val="18"/>
              </w:rPr>
            </w:pPr>
            <w:r>
              <w:rPr>
                <w:rFonts w:ascii="Helvetica" w:hAnsi="Helvetica"/>
                <w:color w:val="3F3F3F"/>
                <w:sz w:val="18"/>
                <w:szCs w:val="18"/>
              </w:rPr>
              <w:t>L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B3182F5" w14:textId="77777777" w:rsidR="008A0AFA" w:rsidRDefault="008A0AFA">
            <w:pPr>
              <w:jc w:val="center"/>
              <w:rPr>
                <w:rFonts w:ascii="Helvetica" w:hAnsi="Helvetica"/>
                <w:color w:val="3F3F3F"/>
                <w:sz w:val="18"/>
                <w:szCs w:val="18"/>
              </w:rPr>
            </w:pPr>
            <w:r>
              <w:rPr>
                <w:rFonts w:ascii="Helvetica" w:hAnsi="Helvetica"/>
                <w:color w:val="3F3F3F"/>
                <w:sz w:val="18"/>
                <w:szCs w:val="18"/>
              </w:rPr>
              <w:t>H</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579D3FD" w14:textId="77777777" w:rsidR="008A0AFA" w:rsidRDefault="008A0AFA">
            <w:pPr>
              <w:jc w:val="center"/>
              <w:rPr>
                <w:rFonts w:ascii="Helvetica" w:hAnsi="Helvetica"/>
                <w:color w:val="3F3F3F"/>
                <w:sz w:val="18"/>
                <w:szCs w:val="18"/>
              </w:rPr>
            </w:pPr>
            <w:r>
              <w:rPr>
                <w:rFonts w:ascii="Helvetica" w:hAnsi="Helvetica"/>
                <w:color w:val="3F3F3F"/>
                <w:sz w:val="18"/>
                <w:szCs w:val="18"/>
              </w:rPr>
              <w:t>Rg</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DC6425C" w14:textId="77777777" w:rsidR="008A0AFA" w:rsidRDefault="008A0AFA">
            <w:pPr>
              <w:jc w:val="center"/>
              <w:rPr>
                <w:rFonts w:ascii="Helvetica" w:hAnsi="Helvetica"/>
                <w:color w:val="3F3F3F"/>
                <w:sz w:val="18"/>
                <w:szCs w:val="18"/>
              </w:rPr>
            </w:pPr>
            <w:r>
              <w:rPr>
                <w:rFonts w:ascii="Helvetica" w:hAnsi="Helvetica"/>
                <w:color w:val="3F3F3F"/>
                <w:sz w:val="18"/>
                <w:szCs w:val="18"/>
              </w:rPr>
              <w:t>Tair</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9ECBF21" w14:textId="77777777" w:rsidR="008A0AFA" w:rsidRDefault="008A0AFA">
            <w:pPr>
              <w:jc w:val="center"/>
              <w:rPr>
                <w:rFonts w:ascii="Helvetica" w:hAnsi="Helvetica"/>
                <w:color w:val="3F3F3F"/>
                <w:sz w:val="18"/>
                <w:szCs w:val="18"/>
              </w:rPr>
            </w:pPr>
            <w:r>
              <w:rPr>
                <w:rFonts w:ascii="Helvetica" w:hAnsi="Helvetica"/>
                <w:color w:val="3F3F3F"/>
                <w:sz w:val="18"/>
                <w:szCs w:val="18"/>
              </w:rPr>
              <w:t>Tsoil</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A6D2AA2" w14:textId="77777777" w:rsidR="008A0AFA" w:rsidRDefault="008A0AFA">
            <w:pPr>
              <w:jc w:val="center"/>
              <w:rPr>
                <w:rFonts w:ascii="Helvetica" w:hAnsi="Helvetica"/>
                <w:color w:val="3F3F3F"/>
                <w:sz w:val="18"/>
                <w:szCs w:val="18"/>
              </w:rPr>
            </w:pPr>
            <w:r>
              <w:rPr>
                <w:rFonts w:ascii="Helvetica" w:hAnsi="Helvetica"/>
                <w:color w:val="3F3F3F"/>
                <w:sz w:val="18"/>
                <w:szCs w:val="18"/>
              </w:rPr>
              <w:t>rH</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90953EE" w14:textId="77777777" w:rsidR="008A0AFA" w:rsidRDefault="008A0AFA">
            <w:pPr>
              <w:jc w:val="center"/>
              <w:rPr>
                <w:rFonts w:ascii="Helvetica" w:hAnsi="Helvetica"/>
                <w:color w:val="3F3F3F"/>
                <w:sz w:val="18"/>
                <w:szCs w:val="18"/>
              </w:rPr>
            </w:pPr>
            <w:r>
              <w:rPr>
                <w:rFonts w:ascii="Helvetica" w:hAnsi="Helvetica"/>
                <w:color w:val="3F3F3F"/>
                <w:sz w:val="18"/>
                <w:szCs w:val="18"/>
              </w:rPr>
              <w:t>VPD</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5E5AB73" w14:textId="77777777" w:rsidR="008A0AFA" w:rsidRDefault="008A0AFA">
            <w:pPr>
              <w:jc w:val="center"/>
              <w:rPr>
                <w:rFonts w:ascii="Helvetica" w:hAnsi="Helvetica"/>
                <w:color w:val="3F3F3F"/>
                <w:sz w:val="18"/>
                <w:szCs w:val="18"/>
              </w:rPr>
            </w:pPr>
            <w:r>
              <w:rPr>
                <w:rFonts w:ascii="Helvetica" w:hAnsi="Helvetica"/>
                <w:color w:val="3F3F3F"/>
                <w:sz w:val="18"/>
                <w:szCs w:val="18"/>
              </w:rPr>
              <w:t>Ustar</w:t>
            </w:r>
          </w:p>
        </w:tc>
      </w:tr>
      <w:tr w:rsidR="008A0AFA" w14:paraId="267E3148"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29FB91E" w14:textId="77777777" w:rsidR="008A0AFA" w:rsidRDefault="008A0AFA">
            <w:pPr>
              <w:jc w:val="center"/>
              <w:rPr>
                <w:rFonts w:ascii="Helvetica" w:hAnsi="Helvetica"/>
                <w:color w:val="3F3F3F"/>
                <w:sz w:val="18"/>
                <w:szCs w:val="18"/>
              </w:rPr>
            </w:pPr>
            <w:r>
              <w:rPr>
                <w:rFonts w:ascii="Helvetica" w:hAnsi="Helvetica"/>
                <w:color w:val="3F3F3F"/>
                <w:sz w:val="18"/>
                <w:szCs w:val="18"/>
              </w:rPr>
              <w:t>--</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48D5C82" w14:textId="77777777" w:rsidR="008A0AFA" w:rsidRDefault="008A0AFA">
            <w:pPr>
              <w:jc w:val="center"/>
              <w:rPr>
                <w:rFonts w:ascii="Helvetica" w:hAnsi="Helvetica"/>
                <w:color w:val="3F3F3F"/>
                <w:sz w:val="18"/>
                <w:szCs w:val="18"/>
              </w:rPr>
            </w:pPr>
            <w:r>
              <w:rPr>
                <w:rFonts w:ascii="Helvetica" w:hAnsi="Helvetica"/>
                <w:color w:val="3F3F3F"/>
                <w:sz w:val="18"/>
                <w:szCs w:val="18"/>
              </w:rPr>
              <w:t>--</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E22D24C" w14:textId="77777777" w:rsidR="008A0AFA" w:rsidRDefault="008A0AFA">
            <w:pPr>
              <w:jc w:val="center"/>
              <w:rPr>
                <w:rFonts w:ascii="Helvetica" w:hAnsi="Helvetica"/>
                <w:color w:val="3F3F3F"/>
                <w:sz w:val="18"/>
                <w:szCs w:val="18"/>
              </w:rPr>
            </w:pPr>
            <w:r>
              <w:rPr>
                <w:rFonts w:ascii="Helvetica" w:hAnsi="Helvetica"/>
                <w:color w:val="3F3F3F"/>
                <w:sz w:val="18"/>
                <w:szCs w:val="18"/>
              </w:rPr>
              <w:t>--</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EAB41C" w14:textId="77777777" w:rsidR="008A0AFA" w:rsidRDefault="008A0AFA">
            <w:pPr>
              <w:jc w:val="center"/>
              <w:rPr>
                <w:rFonts w:ascii="Helvetica" w:hAnsi="Helvetica"/>
                <w:color w:val="3F3F3F"/>
                <w:sz w:val="18"/>
                <w:szCs w:val="18"/>
              </w:rPr>
            </w:pPr>
            <w:r>
              <w:rPr>
                <w:rFonts w:ascii="Helvetica" w:hAnsi="Helvetica"/>
                <w:color w:val="3F3F3F"/>
                <w:sz w:val="18"/>
                <w:szCs w:val="18"/>
              </w:rPr>
              <w:t>umolm-2s-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F0C4B71" w14:textId="77777777" w:rsidR="008A0AFA" w:rsidRDefault="008A0AFA">
            <w:pPr>
              <w:jc w:val="center"/>
              <w:rPr>
                <w:rFonts w:ascii="Helvetica" w:hAnsi="Helvetica"/>
                <w:color w:val="3F3F3F"/>
                <w:sz w:val="18"/>
                <w:szCs w:val="18"/>
              </w:rPr>
            </w:pPr>
            <w:r>
              <w:rPr>
                <w:rFonts w:ascii="Helvetica" w:hAnsi="Helvetica"/>
                <w:color w:val="3F3F3F"/>
                <w:sz w:val="18"/>
                <w:szCs w:val="18"/>
              </w:rPr>
              <w:t>Wm-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5B733E0" w14:textId="77777777" w:rsidR="008A0AFA" w:rsidRDefault="008A0AFA">
            <w:pPr>
              <w:jc w:val="center"/>
              <w:rPr>
                <w:rFonts w:ascii="Helvetica" w:hAnsi="Helvetica"/>
                <w:color w:val="3F3F3F"/>
                <w:sz w:val="18"/>
                <w:szCs w:val="18"/>
              </w:rPr>
            </w:pPr>
            <w:r>
              <w:rPr>
                <w:rFonts w:ascii="Helvetica" w:hAnsi="Helvetica"/>
                <w:color w:val="3F3F3F"/>
                <w:sz w:val="18"/>
                <w:szCs w:val="18"/>
              </w:rPr>
              <w:t>Wm-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04DDBBD" w14:textId="77777777" w:rsidR="008A0AFA" w:rsidRDefault="008A0AFA">
            <w:pPr>
              <w:jc w:val="center"/>
              <w:rPr>
                <w:rFonts w:ascii="Helvetica" w:hAnsi="Helvetica"/>
                <w:color w:val="3F3F3F"/>
                <w:sz w:val="18"/>
                <w:szCs w:val="18"/>
              </w:rPr>
            </w:pPr>
            <w:r>
              <w:rPr>
                <w:rFonts w:ascii="Helvetica" w:hAnsi="Helvetica"/>
                <w:color w:val="3F3F3F"/>
                <w:sz w:val="18"/>
                <w:szCs w:val="18"/>
              </w:rPr>
              <w:t>Wm-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5F3A073" w14:textId="77777777" w:rsidR="008A0AFA" w:rsidRDefault="008A0AFA">
            <w:pPr>
              <w:jc w:val="center"/>
              <w:rPr>
                <w:rFonts w:ascii="Helvetica" w:hAnsi="Helvetica"/>
                <w:color w:val="3F3F3F"/>
                <w:sz w:val="18"/>
                <w:szCs w:val="18"/>
              </w:rPr>
            </w:pPr>
            <w:r>
              <w:rPr>
                <w:rFonts w:ascii="Helvetica" w:hAnsi="Helvetica"/>
                <w:color w:val="3F3F3F"/>
                <w:sz w:val="18"/>
                <w:szCs w:val="18"/>
              </w:rPr>
              <w:t>degC</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E5F3DDB" w14:textId="77777777" w:rsidR="008A0AFA" w:rsidRDefault="008A0AFA">
            <w:pPr>
              <w:jc w:val="center"/>
              <w:rPr>
                <w:rFonts w:ascii="Helvetica" w:hAnsi="Helvetica"/>
                <w:color w:val="3F3F3F"/>
                <w:sz w:val="18"/>
                <w:szCs w:val="18"/>
              </w:rPr>
            </w:pPr>
            <w:r>
              <w:rPr>
                <w:rFonts w:ascii="Helvetica" w:hAnsi="Helvetica"/>
                <w:color w:val="3F3F3F"/>
                <w:sz w:val="18"/>
                <w:szCs w:val="18"/>
              </w:rPr>
              <w:t>degC</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6D4F1D9" w14:textId="77777777" w:rsidR="008A0AFA" w:rsidRDefault="008A0AFA">
            <w:pPr>
              <w:jc w:val="center"/>
              <w:rPr>
                <w:rFonts w:ascii="Helvetica" w:hAnsi="Helvetica"/>
                <w:color w:val="3F3F3F"/>
                <w:sz w:val="18"/>
                <w:szCs w:val="18"/>
              </w:rPr>
            </w:pPr>
            <w:r>
              <w:rPr>
                <w:rFonts w:ascii="Helvetica" w:hAnsi="Helvetica"/>
                <w:color w:val="3F3F3F"/>
                <w:sz w:val="18"/>
                <w:szCs w:val="18"/>
              </w:rPr>
              <w:t>%</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24ECBE7" w14:textId="77777777" w:rsidR="008A0AFA" w:rsidRDefault="008A0AFA">
            <w:pPr>
              <w:jc w:val="center"/>
              <w:rPr>
                <w:rFonts w:ascii="Helvetica" w:hAnsi="Helvetica"/>
                <w:color w:val="3F3F3F"/>
                <w:sz w:val="18"/>
                <w:szCs w:val="18"/>
              </w:rPr>
            </w:pPr>
            <w:r>
              <w:rPr>
                <w:rFonts w:ascii="Helvetica" w:hAnsi="Helvetica"/>
                <w:color w:val="3F3F3F"/>
                <w:sz w:val="18"/>
                <w:szCs w:val="18"/>
              </w:rPr>
              <w:t>hPa</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3F12DFE" w14:textId="77777777" w:rsidR="008A0AFA" w:rsidRDefault="008A0AFA">
            <w:pPr>
              <w:jc w:val="center"/>
              <w:rPr>
                <w:rFonts w:ascii="Helvetica" w:hAnsi="Helvetica"/>
                <w:color w:val="3F3F3F"/>
                <w:sz w:val="18"/>
                <w:szCs w:val="18"/>
              </w:rPr>
            </w:pPr>
            <w:r>
              <w:rPr>
                <w:rFonts w:ascii="Helvetica" w:hAnsi="Helvetica"/>
                <w:color w:val="3F3F3F"/>
                <w:sz w:val="18"/>
                <w:szCs w:val="18"/>
              </w:rPr>
              <w:t>ms-1</w:t>
            </w:r>
          </w:p>
        </w:tc>
      </w:tr>
      <w:tr w:rsidR="008A0AFA" w14:paraId="19F3E0D7"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2355FFC" w14:textId="77777777" w:rsidR="008A0AFA" w:rsidRDefault="008A0AFA">
            <w:pPr>
              <w:jc w:val="center"/>
              <w:rPr>
                <w:rFonts w:ascii="Helvetica" w:hAnsi="Helvetica"/>
                <w:color w:val="3F3F3F"/>
                <w:sz w:val="18"/>
                <w:szCs w:val="18"/>
              </w:rPr>
            </w:pPr>
            <w:r>
              <w:rPr>
                <w:rFonts w:ascii="Helvetica" w:hAnsi="Helvetica"/>
                <w:color w:val="3F3F3F"/>
                <w:sz w:val="18"/>
                <w:szCs w:val="18"/>
              </w:rPr>
              <w:t>199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4B035AA" w14:textId="77777777" w:rsidR="008A0AFA" w:rsidRDefault="008A0AFA">
            <w:pPr>
              <w:jc w:val="center"/>
              <w:rPr>
                <w:rFonts w:ascii="Helvetica" w:hAnsi="Helvetica"/>
                <w:color w:val="3F3F3F"/>
                <w:sz w:val="18"/>
                <w:szCs w:val="18"/>
              </w:rPr>
            </w:pPr>
            <w:r>
              <w:rPr>
                <w:rFonts w:ascii="Helvetica" w:hAnsi="Helvetica"/>
                <w:color w:val="3F3F3F"/>
                <w:sz w:val="18"/>
                <w:szCs w:val="18"/>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707A2E8" w14:textId="77777777" w:rsidR="008A0AFA" w:rsidRDefault="008A0AFA">
            <w:pPr>
              <w:jc w:val="center"/>
              <w:rPr>
                <w:rFonts w:ascii="Helvetica" w:hAnsi="Helvetica"/>
                <w:color w:val="3F3F3F"/>
                <w:sz w:val="18"/>
                <w:szCs w:val="18"/>
              </w:rPr>
            </w:pPr>
            <w:r>
              <w:rPr>
                <w:rFonts w:ascii="Helvetica" w:hAnsi="Helvetica"/>
                <w:color w:val="3F3F3F"/>
                <w:sz w:val="18"/>
                <w:szCs w:val="18"/>
              </w:rPr>
              <w:t>0.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B018A8D" w14:textId="77777777" w:rsidR="008A0AFA" w:rsidRDefault="008A0AFA">
            <w:pPr>
              <w:jc w:val="center"/>
              <w:rPr>
                <w:rFonts w:ascii="Helvetica" w:hAnsi="Helvetica"/>
                <w:color w:val="3F3F3F"/>
                <w:sz w:val="18"/>
                <w:szCs w:val="18"/>
              </w:rPr>
            </w:pPr>
            <w:r>
              <w:rPr>
                <w:rFonts w:ascii="Helvetica" w:hAnsi="Helvetica"/>
                <w:color w:val="3F3F3F"/>
                <w:sz w:val="18"/>
                <w:szCs w:val="18"/>
              </w:rPr>
              <w:t>-1.2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52D2F1E" w14:textId="77777777" w:rsidR="008A0AFA" w:rsidRDefault="008A0AFA">
            <w:pPr>
              <w:jc w:val="center"/>
              <w:rPr>
                <w:rFonts w:ascii="Helvetica" w:hAnsi="Helvetica"/>
                <w:color w:val="3F3F3F"/>
                <w:sz w:val="18"/>
                <w:szCs w:val="18"/>
              </w:rPr>
            </w:pPr>
            <w:r>
              <w:rPr>
                <w:rFonts w:ascii="Helvetica" w:hAnsi="Helvetica"/>
                <w:color w:val="3F3F3F"/>
                <w:sz w:val="18"/>
                <w:szCs w:val="18"/>
              </w:rPr>
              <w:t>1.4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1758152" w14:textId="77777777" w:rsidR="008A0AFA" w:rsidRDefault="008A0AFA">
            <w:pPr>
              <w:jc w:val="center"/>
              <w:rPr>
                <w:rFonts w:ascii="Helvetica" w:hAnsi="Helvetica"/>
                <w:color w:val="3F3F3F"/>
                <w:sz w:val="18"/>
                <w:szCs w:val="18"/>
              </w:rPr>
            </w:pPr>
            <w:r>
              <w:rPr>
                <w:rFonts w:ascii="Helvetica" w:hAnsi="Helvetica"/>
                <w:color w:val="3F3F3F"/>
                <w:sz w:val="18"/>
                <w:szCs w:val="18"/>
              </w:rPr>
              <w:t>-11.77</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3EEDE16" w14:textId="77777777" w:rsidR="008A0AFA" w:rsidRDefault="008A0AFA">
            <w:pPr>
              <w:jc w:val="center"/>
              <w:rPr>
                <w:rFonts w:ascii="Helvetica" w:hAnsi="Helvetica"/>
                <w:color w:val="3F3F3F"/>
                <w:sz w:val="18"/>
                <w:szCs w:val="18"/>
              </w:rPr>
            </w:pPr>
            <w:r>
              <w:rPr>
                <w:rFonts w:ascii="Helvetica" w:hAnsi="Helvetica"/>
                <w:color w:val="3F3F3F"/>
                <w:sz w:val="18"/>
                <w:szCs w:val="18"/>
              </w:rPr>
              <w:t>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DCACDC7" w14:textId="77777777" w:rsidR="008A0AFA" w:rsidRDefault="008A0AFA">
            <w:pPr>
              <w:jc w:val="center"/>
              <w:rPr>
                <w:rFonts w:ascii="Helvetica" w:hAnsi="Helvetica"/>
                <w:color w:val="3F3F3F"/>
                <w:sz w:val="18"/>
                <w:szCs w:val="18"/>
              </w:rPr>
            </w:pPr>
            <w:r>
              <w:rPr>
                <w:rFonts w:ascii="Helvetica" w:hAnsi="Helvetica"/>
                <w:color w:val="3F3F3F"/>
                <w:sz w:val="18"/>
                <w:szCs w:val="18"/>
              </w:rPr>
              <w:t>7.4</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84538B0" w14:textId="77777777" w:rsidR="008A0AFA" w:rsidRDefault="008A0AFA">
            <w:pPr>
              <w:jc w:val="center"/>
              <w:rPr>
                <w:rFonts w:ascii="Helvetica" w:hAnsi="Helvetica"/>
                <w:color w:val="3F3F3F"/>
                <w:sz w:val="18"/>
                <w:szCs w:val="18"/>
              </w:rPr>
            </w:pPr>
            <w:r>
              <w:rPr>
                <w:rFonts w:ascii="Helvetica" w:hAnsi="Helvetica"/>
                <w:color w:val="3F3F3F"/>
                <w:sz w:val="18"/>
                <w:szCs w:val="18"/>
              </w:rPr>
              <w:t>4.1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29C9945" w14:textId="77777777" w:rsidR="008A0AFA" w:rsidRDefault="008A0AFA">
            <w:pPr>
              <w:jc w:val="center"/>
              <w:rPr>
                <w:rFonts w:ascii="Helvetica" w:hAnsi="Helvetica"/>
                <w:color w:val="3F3F3F"/>
                <w:sz w:val="18"/>
                <w:szCs w:val="18"/>
              </w:rPr>
            </w:pPr>
            <w:r>
              <w:rPr>
                <w:rFonts w:ascii="Helvetica" w:hAnsi="Helvetica"/>
                <w:color w:val="3F3F3F"/>
                <w:sz w:val="18"/>
                <w:szCs w:val="18"/>
              </w:rPr>
              <w:t>55.27</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B0C408" w14:textId="77777777" w:rsidR="008A0AFA" w:rsidRDefault="008A0AFA">
            <w:pPr>
              <w:jc w:val="center"/>
              <w:rPr>
                <w:rFonts w:ascii="Helvetica" w:hAnsi="Helvetica"/>
                <w:color w:val="3F3F3F"/>
                <w:sz w:val="18"/>
                <w:szCs w:val="18"/>
              </w:rPr>
            </w:pPr>
            <w:r>
              <w:rPr>
                <w:rFonts w:ascii="Helvetica" w:hAnsi="Helvetica"/>
                <w:color w:val="3F3F3F"/>
                <w:sz w:val="18"/>
                <w:szCs w:val="18"/>
              </w:rPr>
              <w:t>4.6</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45D4A2F" w14:textId="77777777" w:rsidR="008A0AFA" w:rsidRDefault="008A0AFA">
            <w:pPr>
              <w:jc w:val="center"/>
              <w:rPr>
                <w:rFonts w:ascii="Helvetica" w:hAnsi="Helvetica"/>
                <w:color w:val="3F3F3F"/>
                <w:sz w:val="18"/>
                <w:szCs w:val="18"/>
              </w:rPr>
            </w:pPr>
            <w:r>
              <w:rPr>
                <w:rFonts w:ascii="Helvetica" w:hAnsi="Helvetica"/>
                <w:color w:val="3F3F3F"/>
                <w:sz w:val="18"/>
                <w:szCs w:val="18"/>
              </w:rPr>
              <w:t>0.72</w:t>
            </w:r>
          </w:p>
        </w:tc>
      </w:tr>
      <w:tr w:rsidR="008A0AFA" w14:paraId="23EA7B8C"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C0563EF" w14:textId="77777777" w:rsidR="008A0AFA" w:rsidRDefault="008A0AFA">
            <w:pPr>
              <w:jc w:val="center"/>
              <w:rPr>
                <w:rFonts w:ascii="Helvetica" w:hAnsi="Helvetica"/>
                <w:color w:val="3F3F3F"/>
                <w:sz w:val="18"/>
                <w:szCs w:val="18"/>
              </w:rPr>
            </w:pPr>
            <w:r>
              <w:rPr>
                <w:rFonts w:ascii="Helvetica" w:hAnsi="Helvetica"/>
                <w:color w:val="3F3F3F"/>
                <w:sz w:val="18"/>
                <w:szCs w:val="18"/>
              </w:rPr>
              <w:t>199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5D79AC5" w14:textId="77777777" w:rsidR="008A0AFA" w:rsidRDefault="008A0AFA">
            <w:pPr>
              <w:jc w:val="center"/>
              <w:rPr>
                <w:rFonts w:ascii="Helvetica" w:hAnsi="Helvetica"/>
                <w:color w:val="3F3F3F"/>
                <w:sz w:val="18"/>
                <w:szCs w:val="18"/>
              </w:rPr>
            </w:pPr>
            <w:r>
              <w:rPr>
                <w:rFonts w:ascii="Helvetica" w:hAnsi="Helvetica"/>
                <w:color w:val="3F3F3F"/>
                <w:sz w:val="18"/>
                <w:szCs w:val="18"/>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B595454" w14:textId="77777777" w:rsidR="008A0AFA" w:rsidRDefault="008A0AFA">
            <w:pPr>
              <w:jc w:val="center"/>
              <w:rPr>
                <w:rFonts w:ascii="Helvetica" w:hAnsi="Helvetica"/>
                <w:color w:val="3F3F3F"/>
                <w:sz w:val="18"/>
                <w:szCs w:val="18"/>
              </w:rPr>
            </w:pPr>
            <w:r>
              <w:rPr>
                <w:rFonts w:ascii="Helvetica" w:hAnsi="Helvetica"/>
                <w:color w:val="3F3F3F"/>
                <w:sz w:val="18"/>
                <w:szCs w:val="18"/>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D04EF69" w14:textId="77777777" w:rsidR="008A0AFA" w:rsidRDefault="008A0AFA">
            <w:pPr>
              <w:jc w:val="center"/>
              <w:rPr>
                <w:rFonts w:ascii="Helvetica" w:hAnsi="Helvetica"/>
                <w:color w:val="3F3F3F"/>
                <w:sz w:val="18"/>
                <w:szCs w:val="18"/>
              </w:rPr>
            </w:pPr>
            <w:r>
              <w:rPr>
                <w:rFonts w:ascii="Helvetica" w:hAnsi="Helvetica"/>
                <w:color w:val="3F3F3F"/>
                <w:sz w:val="18"/>
                <w:szCs w:val="18"/>
              </w:rPr>
              <w:t>1.7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1616144" w14:textId="77777777" w:rsidR="008A0AFA" w:rsidRDefault="008A0AFA">
            <w:pPr>
              <w:jc w:val="center"/>
              <w:rPr>
                <w:rFonts w:ascii="Helvetica" w:hAnsi="Helvetica"/>
                <w:color w:val="3F3F3F"/>
                <w:sz w:val="18"/>
                <w:szCs w:val="18"/>
              </w:rPr>
            </w:pPr>
            <w:r>
              <w:rPr>
                <w:rFonts w:ascii="Helvetica" w:hAnsi="Helvetica"/>
                <w:color w:val="3F3F3F"/>
                <w:sz w:val="18"/>
                <w:szCs w:val="18"/>
              </w:rPr>
              <w:t>3.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FDD4A89" w14:textId="77777777" w:rsidR="008A0AFA" w:rsidRDefault="008A0AFA">
            <w:pPr>
              <w:jc w:val="center"/>
              <w:rPr>
                <w:rFonts w:ascii="Helvetica" w:hAnsi="Helvetica"/>
                <w:color w:val="3F3F3F"/>
                <w:sz w:val="18"/>
                <w:szCs w:val="18"/>
              </w:rPr>
            </w:pPr>
            <w:r>
              <w:rPr>
                <w:rFonts w:ascii="Helvetica" w:hAnsi="Helvetica"/>
                <w:color w:val="3F3F3F"/>
                <w:sz w:val="18"/>
                <w:szCs w:val="18"/>
              </w:rPr>
              <w:t>-13.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7816BFF" w14:textId="77777777" w:rsidR="008A0AFA" w:rsidRDefault="008A0AFA">
            <w:pPr>
              <w:jc w:val="center"/>
              <w:rPr>
                <w:rFonts w:ascii="Helvetica" w:hAnsi="Helvetica"/>
                <w:color w:val="3F3F3F"/>
                <w:sz w:val="18"/>
                <w:szCs w:val="18"/>
              </w:rPr>
            </w:pPr>
            <w:r>
              <w:rPr>
                <w:rFonts w:ascii="Helvetica" w:hAnsi="Helvetica"/>
                <w:color w:val="3F3F3F"/>
                <w:sz w:val="18"/>
                <w:szCs w:val="18"/>
              </w:rPr>
              <w:t>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B18E3C9" w14:textId="77777777" w:rsidR="008A0AFA" w:rsidRDefault="008A0AFA">
            <w:pPr>
              <w:jc w:val="center"/>
              <w:rPr>
                <w:rFonts w:ascii="Helvetica" w:hAnsi="Helvetica"/>
                <w:color w:val="3F3F3F"/>
                <w:sz w:val="18"/>
                <w:szCs w:val="18"/>
              </w:rPr>
            </w:pPr>
            <w:r>
              <w:rPr>
                <w:rFonts w:ascii="Helvetica" w:hAnsi="Helvetica"/>
                <w:color w:val="3F3F3F"/>
                <w:sz w:val="18"/>
                <w:szCs w:val="18"/>
              </w:rPr>
              <w:t>7.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4E7812A" w14:textId="77777777" w:rsidR="008A0AFA" w:rsidRDefault="008A0AFA">
            <w:pPr>
              <w:jc w:val="center"/>
              <w:rPr>
                <w:rFonts w:ascii="Helvetica" w:hAnsi="Helvetica"/>
                <w:color w:val="3F3F3F"/>
                <w:sz w:val="18"/>
                <w:szCs w:val="18"/>
              </w:rPr>
            </w:pPr>
            <w:r>
              <w:rPr>
                <w:rFonts w:ascii="Helvetica" w:hAnsi="Helvetica"/>
                <w:color w:val="3F3F3F"/>
                <w:sz w:val="18"/>
                <w:szCs w:val="18"/>
              </w:rPr>
              <w:t>4.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0531EB9" w14:textId="77777777" w:rsidR="008A0AFA" w:rsidRDefault="008A0AFA">
            <w:pPr>
              <w:jc w:val="center"/>
              <w:rPr>
                <w:rFonts w:ascii="Helvetica" w:hAnsi="Helvetica"/>
                <w:color w:val="3F3F3F"/>
                <w:sz w:val="18"/>
                <w:szCs w:val="18"/>
              </w:rPr>
            </w:pPr>
            <w:r>
              <w:rPr>
                <w:rFonts w:ascii="Helvetica" w:hAnsi="Helvetica"/>
                <w:color w:val="3F3F3F"/>
                <w:sz w:val="18"/>
                <w:szCs w:val="18"/>
              </w:rPr>
              <w:t>55.9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FCE595A" w14:textId="77777777" w:rsidR="008A0AFA" w:rsidRDefault="008A0AFA">
            <w:pPr>
              <w:jc w:val="center"/>
              <w:rPr>
                <w:rFonts w:ascii="Helvetica" w:hAnsi="Helvetica"/>
                <w:color w:val="3F3F3F"/>
                <w:sz w:val="18"/>
                <w:szCs w:val="18"/>
              </w:rPr>
            </w:pPr>
            <w:r>
              <w:rPr>
                <w:rFonts w:ascii="Helvetica" w:hAnsi="Helvetica"/>
                <w:color w:val="3F3F3F"/>
                <w:sz w:val="18"/>
                <w:szCs w:val="18"/>
              </w:rPr>
              <w:t>4.6</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A46A9BD" w14:textId="77777777" w:rsidR="008A0AFA" w:rsidRDefault="008A0AFA">
            <w:pPr>
              <w:jc w:val="center"/>
              <w:rPr>
                <w:rFonts w:ascii="Helvetica" w:hAnsi="Helvetica"/>
                <w:color w:val="3F3F3F"/>
                <w:sz w:val="18"/>
                <w:szCs w:val="18"/>
              </w:rPr>
            </w:pPr>
            <w:r>
              <w:rPr>
                <w:rFonts w:ascii="Helvetica" w:hAnsi="Helvetica"/>
                <w:color w:val="3F3F3F"/>
                <w:sz w:val="18"/>
                <w:szCs w:val="18"/>
              </w:rPr>
              <w:t>0.52</w:t>
            </w:r>
          </w:p>
        </w:tc>
      </w:tr>
      <w:tr w:rsidR="008A0AFA" w14:paraId="2D36552F"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5927310" w14:textId="77777777" w:rsidR="008A0AFA" w:rsidRDefault="008A0AFA">
            <w:pPr>
              <w:jc w:val="center"/>
              <w:rPr>
                <w:rFonts w:ascii="Helvetica" w:hAnsi="Helvetica"/>
                <w:color w:val="3F3F3F"/>
                <w:sz w:val="18"/>
                <w:szCs w:val="18"/>
              </w:rPr>
            </w:pPr>
            <w:r>
              <w:rPr>
                <w:rFonts w:ascii="Helvetica" w:hAnsi="Helvetica"/>
                <w:color w:val="3F3F3F"/>
                <w:sz w:val="18"/>
                <w:szCs w:val="18"/>
              </w:rPr>
              <w:t>199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E55186A" w14:textId="77777777" w:rsidR="008A0AFA" w:rsidRDefault="008A0AFA">
            <w:pPr>
              <w:jc w:val="center"/>
              <w:rPr>
                <w:rFonts w:ascii="Helvetica" w:hAnsi="Helvetica"/>
                <w:color w:val="3F3F3F"/>
                <w:sz w:val="18"/>
                <w:szCs w:val="18"/>
              </w:rPr>
            </w:pPr>
            <w:r>
              <w:rPr>
                <w:rFonts w:ascii="Helvetica" w:hAnsi="Helvetica"/>
                <w:color w:val="3F3F3F"/>
                <w:sz w:val="18"/>
                <w:szCs w:val="18"/>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19647B0" w14:textId="77777777" w:rsidR="008A0AFA" w:rsidRDefault="008A0AFA">
            <w:pPr>
              <w:jc w:val="center"/>
              <w:rPr>
                <w:rFonts w:ascii="Helvetica" w:hAnsi="Helvetica"/>
                <w:color w:val="3F3F3F"/>
                <w:sz w:val="18"/>
                <w:szCs w:val="18"/>
              </w:rPr>
            </w:pPr>
            <w:r>
              <w:rPr>
                <w:rFonts w:ascii="Helvetica" w:hAnsi="Helvetica"/>
                <w:color w:val="3F3F3F"/>
                <w:sz w:val="18"/>
                <w:szCs w:val="18"/>
              </w:rPr>
              <w:t>1.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D491915" w14:textId="77777777" w:rsidR="008A0AFA" w:rsidRDefault="008A0AFA">
            <w:pPr>
              <w:jc w:val="center"/>
              <w:rPr>
                <w:rFonts w:ascii="Helvetica" w:hAnsi="Helvetica"/>
                <w:color w:val="3F3F3F"/>
                <w:sz w:val="18"/>
                <w:szCs w:val="18"/>
              </w:rPr>
            </w:pPr>
            <w:r>
              <w:rPr>
                <w:rFonts w:ascii="Helvetica" w:hAnsi="Helvetica"/>
                <w:color w:val="3F3F3F"/>
                <w:sz w:val="18"/>
                <w:szCs w:val="18"/>
              </w:rPr>
              <w:t>-999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8541511" w14:textId="77777777" w:rsidR="008A0AFA" w:rsidRDefault="008A0AFA">
            <w:pPr>
              <w:jc w:val="center"/>
              <w:rPr>
                <w:rFonts w:ascii="Helvetica" w:hAnsi="Helvetica"/>
                <w:color w:val="3F3F3F"/>
                <w:sz w:val="18"/>
                <w:szCs w:val="18"/>
              </w:rPr>
            </w:pPr>
            <w:r>
              <w:rPr>
                <w:rFonts w:ascii="Helvetica" w:hAnsi="Helvetica"/>
                <w:color w:val="3F3F3F"/>
                <w:sz w:val="18"/>
                <w:szCs w:val="18"/>
              </w:rPr>
              <w:t>1.5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CB9103A" w14:textId="77777777" w:rsidR="008A0AFA" w:rsidRDefault="008A0AFA">
            <w:pPr>
              <w:jc w:val="center"/>
              <w:rPr>
                <w:rFonts w:ascii="Helvetica" w:hAnsi="Helvetica"/>
                <w:color w:val="3F3F3F"/>
                <w:sz w:val="18"/>
                <w:szCs w:val="18"/>
              </w:rPr>
            </w:pPr>
            <w:r>
              <w:rPr>
                <w:rFonts w:ascii="Helvetica" w:hAnsi="Helvetica"/>
                <w:color w:val="3F3F3F"/>
                <w:sz w:val="18"/>
                <w:szCs w:val="18"/>
              </w:rPr>
              <w:t>-18.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2B08637" w14:textId="77777777" w:rsidR="008A0AFA" w:rsidRDefault="008A0AFA">
            <w:pPr>
              <w:jc w:val="center"/>
              <w:rPr>
                <w:rFonts w:ascii="Helvetica" w:hAnsi="Helvetica"/>
                <w:color w:val="3F3F3F"/>
                <w:sz w:val="18"/>
                <w:szCs w:val="18"/>
              </w:rPr>
            </w:pPr>
            <w:r>
              <w:rPr>
                <w:rFonts w:ascii="Helvetica" w:hAnsi="Helvetica"/>
                <w:color w:val="3F3F3F"/>
                <w:sz w:val="18"/>
                <w:szCs w:val="18"/>
              </w:rPr>
              <w:t>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919E3A5" w14:textId="77777777" w:rsidR="008A0AFA" w:rsidRDefault="008A0AFA">
            <w:pPr>
              <w:jc w:val="center"/>
              <w:rPr>
                <w:rFonts w:ascii="Helvetica" w:hAnsi="Helvetica"/>
                <w:color w:val="3F3F3F"/>
                <w:sz w:val="18"/>
                <w:szCs w:val="18"/>
              </w:rPr>
            </w:pPr>
            <w:r>
              <w:rPr>
                <w:rFonts w:ascii="Helvetica" w:hAnsi="Helvetica"/>
                <w:color w:val="3F3F3F"/>
                <w:sz w:val="18"/>
                <w:szCs w:val="18"/>
              </w:rPr>
              <w:t>7.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13EE77D" w14:textId="77777777" w:rsidR="008A0AFA" w:rsidRDefault="008A0AFA">
            <w:pPr>
              <w:jc w:val="center"/>
              <w:rPr>
                <w:rFonts w:ascii="Helvetica" w:hAnsi="Helvetica"/>
                <w:color w:val="3F3F3F"/>
                <w:sz w:val="18"/>
                <w:szCs w:val="18"/>
              </w:rPr>
            </w:pPr>
            <w:r>
              <w:rPr>
                <w:rFonts w:ascii="Helvetica" w:hAnsi="Helvetica"/>
                <w:color w:val="3F3F3F"/>
                <w:sz w:val="18"/>
                <w:szCs w:val="18"/>
              </w:rPr>
              <w:t>4.2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543893E" w14:textId="77777777" w:rsidR="008A0AFA" w:rsidRDefault="008A0AFA">
            <w:pPr>
              <w:jc w:val="center"/>
              <w:rPr>
                <w:rFonts w:ascii="Helvetica" w:hAnsi="Helvetica"/>
                <w:color w:val="3F3F3F"/>
                <w:sz w:val="18"/>
                <w:szCs w:val="18"/>
              </w:rPr>
            </w:pPr>
            <w:r>
              <w:rPr>
                <w:rFonts w:ascii="Helvetica" w:hAnsi="Helvetica"/>
                <w:color w:val="3F3F3F"/>
                <w:sz w:val="18"/>
                <w:szCs w:val="18"/>
              </w:rPr>
              <w:t>57.7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AF4D967" w14:textId="77777777" w:rsidR="008A0AFA" w:rsidRDefault="008A0AFA">
            <w:pPr>
              <w:jc w:val="center"/>
              <w:rPr>
                <w:rFonts w:ascii="Helvetica" w:hAnsi="Helvetica"/>
                <w:color w:val="3F3F3F"/>
                <w:sz w:val="18"/>
                <w:szCs w:val="18"/>
              </w:rPr>
            </w:pPr>
            <w:r>
              <w:rPr>
                <w:rFonts w:ascii="Helvetica" w:hAnsi="Helvetica"/>
                <w:color w:val="3F3F3F"/>
                <w:sz w:val="18"/>
                <w:szCs w:val="18"/>
              </w:rPr>
              <w:t>4.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452201" w14:textId="77777777" w:rsidR="008A0AFA" w:rsidRDefault="008A0AFA">
            <w:pPr>
              <w:jc w:val="center"/>
              <w:rPr>
                <w:rFonts w:ascii="Helvetica" w:hAnsi="Helvetica"/>
                <w:color w:val="3F3F3F"/>
                <w:sz w:val="18"/>
                <w:szCs w:val="18"/>
              </w:rPr>
            </w:pPr>
            <w:r>
              <w:rPr>
                <w:rFonts w:ascii="Helvetica" w:hAnsi="Helvetica"/>
                <w:color w:val="3F3F3F"/>
                <w:sz w:val="18"/>
                <w:szCs w:val="18"/>
              </w:rPr>
              <w:t>0.22</w:t>
            </w:r>
          </w:p>
        </w:tc>
      </w:tr>
      <w:tr w:rsidR="008A0AFA" w14:paraId="7E35C2D4" w14:textId="77777777" w:rsidTr="008A0AFA">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6EB73B" w14:textId="77777777" w:rsidR="008A0AFA" w:rsidRDefault="008A0AFA">
            <w:pPr>
              <w:jc w:val="center"/>
              <w:rPr>
                <w:rFonts w:ascii="Helvetica" w:hAnsi="Helvetica"/>
                <w:color w:val="3F3F3F"/>
                <w:sz w:val="18"/>
                <w:szCs w:val="18"/>
              </w:rPr>
            </w:pPr>
            <w:r>
              <w:rPr>
                <w:rFonts w:ascii="Helvetica" w:hAnsi="Helvetica"/>
                <w:color w:val="3F3F3F"/>
                <w:sz w:val="18"/>
                <w:szCs w:val="18"/>
              </w:rPr>
              <w:t>199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A780D06" w14:textId="77777777" w:rsidR="008A0AFA" w:rsidRDefault="008A0AFA">
            <w:pPr>
              <w:jc w:val="center"/>
              <w:rPr>
                <w:rFonts w:ascii="Helvetica" w:hAnsi="Helvetica"/>
                <w:color w:val="3F3F3F"/>
                <w:sz w:val="18"/>
                <w:szCs w:val="18"/>
              </w:rPr>
            </w:pPr>
            <w:r>
              <w:rPr>
                <w:rFonts w:ascii="Helvetica" w:hAnsi="Helvetica"/>
                <w:color w:val="3F3F3F"/>
                <w:sz w:val="18"/>
                <w:szCs w:val="18"/>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A98A108" w14:textId="77777777" w:rsidR="008A0AFA" w:rsidRDefault="008A0AFA">
            <w:pPr>
              <w:jc w:val="center"/>
              <w:rPr>
                <w:rFonts w:ascii="Helvetica" w:hAnsi="Helvetica"/>
                <w:color w:val="3F3F3F"/>
                <w:sz w:val="18"/>
                <w:szCs w:val="18"/>
              </w:rPr>
            </w:pPr>
            <w:r>
              <w:rPr>
                <w:rFonts w:ascii="Helvetica" w:hAnsi="Helvetica"/>
                <w:color w:val="3F3F3F"/>
                <w:sz w:val="18"/>
                <w:szCs w:val="18"/>
              </w:rPr>
              <w:t>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66816D" w14:textId="77777777" w:rsidR="008A0AFA" w:rsidRDefault="008A0AFA">
            <w:pPr>
              <w:jc w:val="center"/>
              <w:rPr>
                <w:rFonts w:ascii="Helvetica" w:hAnsi="Helvetica"/>
                <w:color w:val="3F3F3F"/>
                <w:sz w:val="18"/>
                <w:szCs w:val="18"/>
              </w:rPr>
            </w:pPr>
            <w:r>
              <w:rPr>
                <w:rFonts w:ascii="Helvetica" w:hAnsi="Helvetica"/>
                <w:color w:val="3F3F3F"/>
                <w:sz w:val="18"/>
                <w:szCs w:val="18"/>
              </w:rPr>
              <w:t>-999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380246A" w14:textId="77777777" w:rsidR="008A0AFA" w:rsidRDefault="008A0AFA">
            <w:pPr>
              <w:jc w:val="center"/>
              <w:rPr>
                <w:rFonts w:ascii="Helvetica" w:hAnsi="Helvetica"/>
                <w:color w:val="3F3F3F"/>
                <w:sz w:val="18"/>
                <w:szCs w:val="18"/>
              </w:rPr>
            </w:pPr>
            <w:r>
              <w:rPr>
                <w:rFonts w:ascii="Helvetica" w:hAnsi="Helvetica"/>
                <w:color w:val="3F3F3F"/>
                <w:sz w:val="18"/>
                <w:szCs w:val="18"/>
              </w:rPr>
              <w:t>3.94</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601CD0D" w14:textId="77777777" w:rsidR="008A0AFA" w:rsidRDefault="008A0AFA">
            <w:pPr>
              <w:jc w:val="center"/>
              <w:rPr>
                <w:rFonts w:ascii="Helvetica" w:hAnsi="Helvetica"/>
                <w:color w:val="3F3F3F"/>
                <w:sz w:val="18"/>
                <w:szCs w:val="18"/>
              </w:rPr>
            </w:pPr>
            <w:r>
              <w:rPr>
                <w:rFonts w:ascii="Helvetica" w:hAnsi="Helvetica"/>
                <w:color w:val="3F3F3F"/>
                <w:sz w:val="18"/>
                <w:szCs w:val="18"/>
              </w:rPr>
              <w:t>-17.47</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E243DB2" w14:textId="77777777" w:rsidR="008A0AFA" w:rsidRDefault="008A0AFA">
            <w:pPr>
              <w:jc w:val="center"/>
              <w:rPr>
                <w:rFonts w:ascii="Helvetica" w:hAnsi="Helvetica"/>
                <w:color w:val="3F3F3F"/>
                <w:sz w:val="18"/>
                <w:szCs w:val="18"/>
              </w:rPr>
            </w:pPr>
            <w:r>
              <w:rPr>
                <w:rFonts w:ascii="Helvetica" w:hAnsi="Helvetica"/>
                <w:color w:val="3F3F3F"/>
                <w:sz w:val="18"/>
                <w:szCs w:val="18"/>
              </w:rPr>
              <w:t>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F5FA490" w14:textId="77777777" w:rsidR="008A0AFA" w:rsidRDefault="008A0AFA">
            <w:pPr>
              <w:jc w:val="center"/>
              <w:rPr>
                <w:rFonts w:ascii="Helvetica" w:hAnsi="Helvetica"/>
                <w:color w:val="3F3F3F"/>
                <w:sz w:val="18"/>
                <w:szCs w:val="18"/>
              </w:rPr>
            </w:pPr>
            <w:r>
              <w:rPr>
                <w:rFonts w:ascii="Helvetica" w:hAnsi="Helvetica"/>
                <w:color w:val="3F3F3F"/>
                <w:sz w:val="18"/>
                <w:szCs w:val="18"/>
              </w:rPr>
              <w:t>6.6</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3390C6B" w14:textId="77777777" w:rsidR="008A0AFA" w:rsidRDefault="008A0AFA">
            <w:pPr>
              <w:jc w:val="center"/>
              <w:rPr>
                <w:rFonts w:ascii="Helvetica" w:hAnsi="Helvetica"/>
                <w:color w:val="3F3F3F"/>
                <w:sz w:val="18"/>
                <w:szCs w:val="18"/>
              </w:rPr>
            </w:pPr>
            <w:r>
              <w:rPr>
                <w:rFonts w:ascii="Helvetica" w:hAnsi="Helvetica"/>
                <w:color w:val="3F3F3F"/>
                <w:sz w:val="18"/>
                <w:szCs w:val="18"/>
              </w:rPr>
              <w:t>4.2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E9E321E" w14:textId="77777777" w:rsidR="008A0AFA" w:rsidRDefault="008A0AFA">
            <w:pPr>
              <w:jc w:val="center"/>
              <w:rPr>
                <w:rFonts w:ascii="Helvetica" w:hAnsi="Helvetica"/>
                <w:color w:val="3F3F3F"/>
                <w:sz w:val="18"/>
                <w:szCs w:val="18"/>
              </w:rPr>
            </w:pPr>
            <w:r>
              <w:rPr>
                <w:rFonts w:ascii="Helvetica" w:hAnsi="Helvetica"/>
                <w:color w:val="3F3F3F"/>
                <w:sz w:val="18"/>
                <w:szCs w:val="18"/>
              </w:rPr>
              <w:t>60.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5F5B385" w14:textId="77777777" w:rsidR="008A0AFA" w:rsidRDefault="008A0AFA">
            <w:pPr>
              <w:jc w:val="center"/>
              <w:rPr>
                <w:rFonts w:ascii="Helvetica" w:hAnsi="Helvetica"/>
                <w:color w:val="3F3F3F"/>
                <w:sz w:val="18"/>
                <w:szCs w:val="18"/>
              </w:rPr>
            </w:pPr>
            <w:r>
              <w:rPr>
                <w:rFonts w:ascii="Helvetica" w:hAnsi="Helvetica"/>
                <w:color w:val="3F3F3F"/>
                <w:sz w:val="18"/>
                <w:szCs w:val="18"/>
              </w:rPr>
              <w:t>3.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DF4AA4B" w14:textId="77777777" w:rsidR="008A0AFA" w:rsidRDefault="008A0AFA">
            <w:pPr>
              <w:jc w:val="center"/>
              <w:rPr>
                <w:rFonts w:ascii="Helvetica" w:hAnsi="Helvetica"/>
                <w:color w:val="3F3F3F"/>
                <w:sz w:val="18"/>
                <w:szCs w:val="18"/>
              </w:rPr>
            </w:pPr>
            <w:r>
              <w:rPr>
                <w:rFonts w:ascii="Helvetica" w:hAnsi="Helvetica"/>
                <w:color w:val="3F3F3F"/>
                <w:sz w:val="18"/>
                <w:szCs w:val="18"/>
              </w:rPr>
              <w:t>0.2</w:t>
            </w:r>
          </w:p>
        </w:tc>
      </w:tr>
    </w:tbl>
    <w:p w14:paraId="6F803912" w14:textId="77777777" w:rsidR="008A0AFA" w:rsidRDefault="008A0AFA" w:rsidP="008A0AFA">
      <w:pPr>
        <w:pStyle w:val="vspace"/>
        <w:shd w:val="clear" w:color="auto" w:fill="FFFFFF"/>
        <w:spacing w:before="0" w:beforeAutospacing="0" w:after="360" w:afterAutospacing="0"/>
        <w:rPr>
          <w:rFonts w:ascii="Helvetica" w:hAnsi="Helvetica"/>
          <w:color w:val="3F3F3F"/>
          <w:sz w:val="18"/>
          <w:szCs w:val="18"/>
        </w:rPr>
      </w:pPr>
      <w:r>
        <w:rPr>
          <w:rFonts w:ascii="Helvetica" w:hAnsi="Helvetica"/>
          <w:color w:val="3F3F3F"/>
          <w:sz w:val="18"/>
          <w:szCs w:val="18"/>
        </w:rPr>
        <w:br/>
        <w:t>Formatting requirements:</w:t>
      </w:r>
    </w:p>
    <w:p w14:paraId="251A63B2"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data should be provided as tab-delimited or space-delimited ASCII file (e.g. in EXCEL save as TAB delimited text) and may be zipped.</w:t>
      </w:r>
    </w:p>
    <w:p w14:paraId="006F7CC2"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first row of the file contains the variable names with exactly the same names as in the template (case-sensitive!), since columns will be identified by the variable names.</w:t>
      </w:r>
    </w:p>
    <w:p w14:paraId="5011D0D4"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Required time stamp format: 'Year' (year with century), 'DoY' (day of year), 'Hour' (decimal time)</w:t>
      </w:r>
    </w:p>
    <w:p w14:paraId="56853141"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Flux measurements: 'NEE', 'LE', 'H'</w:t>
      </w:r>
    </w:p>
    <w:p w14:paraId="4EBF608E"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Meteo measurements: 'Rg', 'VPD', 'rH', 'Tair', 'Tsoil', 'Ustar'</w:t>
      </w:r>
    </w:p>
    <w:p w14:paraId="1EE80E8A"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second row of the file contains the units for each variable as single words, e.g. 'umol_m-2_s-1' or 'ms-1'. If no unit is applicable, please use ' - ' as a filler.</w:t>
      </w:r>
    </w:p>
    <w:p w14:paraId="47828DA3"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minimum number of columns required:</w:t>
      </w:r>
    </w:p>
    <w:p w14:paraId="76808752"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For gap filling: 'Year', 'DoY', 'Hour', 'NEE', 'Rg', and preferable 'Tair' and 'VPD' or 'rH'</w:t>
      </w:r>
    </w:p>
    <w:p w14:paraId="3BD43E37"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For partitioning: 'Year', 'DoY', 'Hour', 'NEE', 'Rg', and temperature variable ('Tair', 'Tsoil' or other)</w:t>
      </w:r>
    </w:p>
    <w:p w14:paraId="58638D56"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Additional columns are optional. If these columns should also be gap filled, please add '_MDS' as a suffix (e.g. wind speed 'ws_MDS' will be filled).</w:t>
      </w:r>
    </w:p>
    <w:p w14:paraId="7E31EF69"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Every row must have the same number of columns.</w:t>
      </w:r>
    </w:p>
    <w:p w14:paraId="5CBA80CF"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order of the columns is optional.</w:t>
      </w:r>
    </w:p>
    <w:p w14:paraId="79EC742A"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file should contain at least three months of half-hourly data and may span over several years.</w:t>
      </w:r>
    </w:p>
    <w:p w14:paraId="7F316FD5"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time indicates the end of the half-hour period</w:t>
      </w:r>
    </w:p>
    <w:p w14:paraId="269C32E5"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re must be 48 rows for each day</w:t>
      </w:r>
    </w:p>
    <w:p w14:paraId="5159400D"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first row must denote hour 0.5</w:t>
      </w:r>
    </w:p>
    <w:p w14:paraId="67FB09CA" w14:textId="77777777" w:rsidR="008A0AFA" w:rsidRDefault="008A0AFA" w:rsidP="008A0AFA">
      <w:pPr>
        <w:numPr>
          <w:ilvl w:val="1"/>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The last row must denote hour 24.0</w:t>
      </w:r>
    </w:p>
    <w:p w14:paraId="24B366C5"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Missing values are indicated by -9999.</w:t>
      </w:r>
    </w:p>
    <w:p w14:paraId="117A6BFC"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Low quality or invalid values, that should not be used during the processing, should be set to -9999 beforehand.</w:t>
      </w:r>
    </w:p>
    <w:p w14:paraId="208D62EA" w14:textId="77777777" w:rsidR="008A0AFA" w:rsidRDefault="008A0AFA" w:rsidP="008A0AFA">
      <w:pPr>
        <w:numPr>
          <w:ilvl w:val="0"/>
          <w:numId w:val="32"/>
        </w:numPr>
        <w:shd w:val="clear" w:color="auto" w:fill="FFFFFF"/>
        <w:spacing w:before="90" w:after="100" w:afterAutospacing="1"/>
        <w:ind w:left="0"/>
        <w:rPr>
          <w:rFonts w:ascii="Helvetica" w:hAnsi="Helvetica"/>
          <w:color w:val="3F3F3F"/>
          <w:sz w:val="18"/>
          <w:szCs w:val="18"/>
        </w:rPr>
      </w:pPr>
      <w:r>
        <w:rPr>
          <w:rFonts w:ascii="Helvetica" w:hAnsi="Helvetica"/>
          <w:color w:val="3F3F3F"/>
          <w:sz w:val="18"/>
          <w:szCs w:val="18"/>
        </w:rPr>
        <w:t>VPD is used for gap-filling. If column 'VPD' is not provided but 'Tair' and 'rH', 'VPD' will be calculated. If 'VPD' or 'Tair' and 'rH' are not available, the gap filling will be of lower quality.</w:t>
      </w:r>
    </w:p>
    <w:p w14:paraId="6B185F9B" w14:textId="77777777" w:rsidR="008A0AFA" w:rsidRPr="008A0AFA" w:rsidRDefault="008A0AFA" w:rsidP="008A0AFA">
      <w:pPr>
        <w:pStyle w:val="vspace"/>
        <w:shd w:val="clear" w:color="auto" w:fill="FFFFFF"/>
        <w:spacing w:before="0" w:beforeAutospacing="0" w:after="360" w:afterAutospacing="0"/>
        <w:rPr>
          <w:rFonts w:ascii="Helvetica" w:hAnsi="Helvetica"/>
          <w:color w:val="3F3F3F"/>
          <w:sz w:val="18"/>
          <w:szCs w:val="18"/>
          <w:lang w:val="en-US"/>
        </w:rPr>
      </w:pPr>
      <w:r w:rsidRPr="008A0AFA">
        <w:rPr>
          <w:rFonts w:ascii="Helvetica" w:hAnsi="Helvetica"/>
          <w:color w:val="3F3F3F"/>
          <w:sz w:val="18"/>
          <w:szCs w:val="18"/>
          <w:lang w:val="en-US"/>
        </w:rPr>
        <w:t>More flexibility of the time formats, time stamps (half-hourly or hourly), variable naming , processing options etc. is provided in the</w:t>
      </w:r>
    </w:p>
    <w:p w14:paraId="37DC1C4C" w14:textId="77777777" w:rsidR="008A0AFA" w:rsidRPr="008A0AFA" w:rsidRDefault="008A0AFA" w:rsidP="008A0AFA"/>
    <w:p w14:paraId="662C0CA3" w14:textId="7373695A" w:rsidR="00570ABF" w:rsidRPr="00B03E4C" w:rsidRDefault="00570ABF" w:rsidP="00570ABF">
      <w:pPr>
        <w:pStyle w:val="1"/>
      </w:pPr>
      <w:r w:rsidRPr="00B03E4C">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r w:rsidRPr="00371B03">
        <w:rPr>
          <w:b/>
        </w:rPr>
        <w:t>Mirco Migliavacca (MM)</w:t>
      </w:r>
    </w:p>
    <w:p w14:paraId="55C01376" w14:textId="4E9B2987" w:rsidR="00867A08" w:rsidRDefault="00867A08" w:rsidP="00BB67EA">
      <w:pPr>
        <w:rPr>
          <w:b/>
        </w:rPr>
      </w:pPr>
      <w:r>
        <w:t>Coding</w:t>
      </w:r>
      <w:r w:rsidRPr="00B03E4C">
        <w:t xml:space="preserve"> support, online tool implementation: </w:t>
      </w:r>
      <w:r w:rsidRPr="00B03E4C">
        <w:rPr>
          <w:b/>
        </w:rPr>
        <w:t>Thomas Wutzler (TW)</w:t>
      </w:r>
    </w:p>
    <w:p w14:paraId="46998A6F" w14:textId="0D5FFC16" w:rsidR="00156896" w:rsidRPr="00B03E4C" w:rsidRDefault="00156896" w:rsidP="00156896">
      <w:r>
        <w:t xml:space="preserve">Plotting routines, </w:t>
      </w:r>
      <w:r w:rsidRPr="00B03E4C">
        <w:t xml:space="preserve">user support: </w:t>
      </w:r>
      <w:r w:rsidRPr="00B03E4C">
        <w:rPr>
          <w:b/>
        </w:rPr>
        <w:t>Kerstin Sickel (KS)</w:t>
      </w:r>
    </w:p>
    <w:p w14:paraId="7594936D" w14:textId="2A207B04" w:rsidR="00371B03" w:rsidRPr="00B03E4C" w:rsidRDefault="00371B03" w:rsidP="00BB67EA">
      <w:r>
        <w:t xml:space="preserve">Ustar </w:t>
      </w:r>
      <w:r w:rsidR="00646CB0">
        <w:t>code</w:t>
      </w:r>
      <w:r>
        <w:t xml:space="preserve">: </w:t>
      </w:r>
      <w:r w:rsidRPr="00371B03">
        <w:rPr>
          <w:b/>
        </w:rPr>
        <w:t>Olaf Menzer (OM)</w:t>
      </w:r>
    </w:p>
    <w:p w14:paraId="036487F5" w14:textId="77777777" w:rsidR="00BB67EA" w:rsidRPr="00B03E4C" w:rsidRDefault="00BB67EA" w:rsidP="00BB67EA">
      <w:pPr>
        <w:pStyle w:val="1"/>
      </w:pPr>
      <w:bookmarkStart w:id="3" w:name="_Toc251238842"/>
      <w:bookmarkStart w:id="4" w:name="_Toc251238895"/>
      <w:bookmarkStart w:id="5" w:name="_Toc251497453"/>
      <w:r w:rsidRPr="00B03E4C">
        <w:t>Purpose</w:t>
      </w:r>
      <w:r w:rsidR="00C23498" w:rsidRPr="00B03E4C">
        <w:t xml:space="preserve"> and requirements</w:t>
      </w:r>
      <w:bookmarkEnd w:id="3"/>
      <w:bookmarkEnd w:id="4"/>
      <w:bookmarkEnd w:id="5"/>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a4"/>
        <w:numPr>
          <w:ilvl w:val="0"/>
          <w:numId w:val="22"/>
        </w:numPr>
        <w:rPr>
          <w:b/>
          <w:u w:val="single"/>
        </w:rPr>
      </w:pPr>
      <w:r w:rsidRPr="00B03E4C">
        <w:rPr>
          <w:b/>
        </w:rPr>
        <w:t>Online tool</w:t>
      </w:r>
    </w:p>
    <w:p w14:paraId="5B3A77A8" w14:textId="77777777" w:rsidR="00BB67EA" w:rsidRPr="00B03E4C" w:rsidRDefault="00BB67EA" w:rsidP="00BB67EA">
      <w:pPr>
        <w:pStyle w:val="a4"/>
        <w:numPr>
          <w:ilvl w:val="1"/>
          <w:numId w:val="22"/>
        </w:numPr>
      </w:pPr>
      <w:r w:rsidRPr="00B03E4C">
        <w:t>Format: Automated routines</w:t>
      </w:r>
    </w:p>
    <w:p w14:paraId="6D0D53DA" w14:textId="77777777" w:rsidR="00BB67EA" w:rsidRPr="00B03E4C" w:rsidRDefault="00BB67EA" w:rsidP="00BB67EA">
      <w:pPr>
        <w:pStyle w:val="a4"/>
        <w:numPr>
          <w:ilvl w:val="1"/>
          <w:numId w:val="22"/>
        </w:numPr>
      </w:pPr>
      <w:r w:rsidRPr="00B03E4C">
        <w:t>Code: Stable code with good performance</w:t>
      </w:r>
    </w:p>
    <w:p w14:paraId="3356BAA5" w14:textId="77777777" w:rsidR="00BB67EA" w:rsidRPr="00B03E4C" w:rsidRDefault="00BB67EA" w:rsidP="00BB67EA">
      <w:pPr>
        <w:pStyle w:val="a4"/>
        <w:numPr>
          <w:ilvl w:val="1"/>
          <w:numId w:val="22"/>
        </w:numPr>
      </w:pPr>
      <w:r w:rsidRPr="00B03E4C">
        <w:t>Data: Input from online submission tool</w:t>
      </w:r>
    </w:p>
    <w:p w14:paraId="21432DE0" w14:textId="77777777" w:rsidR="00BB67EA" w:rsidRPr="00B03E4C" w:rsidRDefault="00BB67EA" w:rsidP="00BB67EA">
      <w:pPr>
        <w:pStyle w:val="a4"/>
        <w:ind w:left="760"/>
      </w:pPr>
    </w:p>
    <w:p w14:paraId="2943AD5D" w14:textId="77777777" w:rsidR="00BB67EA" w:rsidRPr="00B03E4C" w:rsidRDefault="00D73095" w:rsidP="00BB67EA">
      <w:pPr>
        <w:pStyle w:val="a4"/>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a4"/>
        <w:numPr>
          <w:ilvl w:val="1"/>
          <w:numId w:val="22"/>
        </w:numPr>
      </w:pPr>
      <w:r w:rsidRPr="00B03E4C">
        <w:t>Format: R package format</w:t>
      </w:r>
    </w:p>
    <w:p w14:paraId="5A0B0E67" w14:textId="77777777" w:rsidR="00BB67EA" w:rsidRPr="00B03E4C" w:rsidRDefault="00BB67EA" w:rsidP="00BB67EA">
      <w:pPr>
        <w:pStyle w:val="a4"/>
        <w:numPr>
          <w:ilvl w:val="1"/>
          <w:numId w:val="22"/>
        </w:numPr>
      </w:pPr>
      <w:r w:rsidRPr="00B03E4C">
        <w:t>Code: Re-usable code if applicable</w:t>
      </w:r>
    </w:p>
    <w:p w14:paraId="75347AD4" w14:textId="77777777" w:rsidR="00BB67EA" w:rsidRPr="00B03E4C" w:rsidRDefault="00D73095" w:rsidP="00BB67EA">
      <w:pPr>
        <w:pStyle w:val="a4"/>
        <w:numPr>
          <w:ilvl w:val="1"/>
          <w:numId w:val="22"/>
        </w:numPr>
      </w:pPr>
      <w:r w:rsidRPr="00B03E4C">
        <w:t>Data: Input from BG</w:t>
      </w:r>
      <w:r w:rsidR="00BB67EA" w:rsidRPr="00B03E4C">
        <w:t>I data structure</w:t>
      </w:r>
    </w:p>
    <w:p w14:paraId="7959090E" w14:textId="77777777" w:rsidR="00BB67EA" w:rsidRPr="00B03E4C" w:rsidRDefault="00BB67EA" w:rsidP="00BB67EA">
      <w:pPr>
        <w:pStyle w:val="a4"/>
        <w:ind w:left="760"/>
      </w:pPr>
    </w:p>
    <w:p w14:paraId="67BD499B" w14:textId="77777777" w:rsidR="00BB67EA" w:rsidRPr="00B03E4C" w:rsidRDefault="00BB67EA" w:rsidP="00BB67EA">
      <w:pPr>
        <w:pStyle w:val="a4"/>
        <w:numPr>
          <w:ilvl w:val="0"/>
          <w:numId w:val="22"/>
        </w:numPr>
        <w:rPr>
          <w:b/>
        </w:rPr>
      </w:pPr>
      <w:r w:rsidRPr="00B03E4C">
        <w:rPr>
          <w:b/>
        </w:rPr>
        <w:t>External (community-wide) use</w:t>
      </w:r>
    </w:p>
    <w:p w14:paraId="63BDB252" w14:textId="77777777" w:rsidR="00BB67EA" w:rsidRPr="00B03E4C" w:rsidRDefault="00BB67EA" w:rsidP="00BB67EA">
      <w:pPr>
        <w:pStyle w:val="a4"/>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a4"/>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a4"/>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1"/>
      </w:pPr>
      <w:r w:rsidRPr="00B03E4C">
        <w:br w:type="page"/>
      </w:r>
      <w:bookmarkStart w:id="6" w:name="_Toc251497454"/>
      <w:r w:rsidRPr="00B03E4C">
        <w:lastRenderedPageBreak/>
        <w:t>Development steps</w:t>
      </w:r>
      <w:bookmarkEnd w:id="6"/>
    </w:p>
    <w:p w14:paraId="5D0C610E" w14:textId="77777777" w:rsidR="00B405D3" w:rsidRPr="00B03E4C" w:rsidRDefault="00B405D3" w:rsidP="00B405D3"/>
    <w:p w14:paraId="3EF4450E" w14:textId="77777777" w:rsidR="00B405D3" w:rsidRPr="00B03E4C" w:rsidRDefault="00B405D3" w:rsidP="00B405D3">
      <w:r w:rsidRPr="00B03E4C">
        <w:t>The following step are necessary when implementing a new functionality such as ustar filtering into the REddyProc package:</w:t>
      </w:r>
    </w:p>
    <w:p w14:paraId="3C0A044D" w14:textId="77777777" w:rsidR="00CA7594" w:rsidRPr="00B03E4C" w:rsidRDefault="00CA7594" w:rsidP="00B405D3">
      <w:pPr>
        <w:pStyle w:val="a4"/>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a4"/>
        <w:numPr>
          <w:ilvl w:val="0"/>
          <w:numId w:val="31"/>
        </w:numPr>
      </w:pPr>
      <w:r>
        <w:t>Save the script with the</w:t>
      </w:r>
      <w:r w:rsidR="00B405D3" w:rsidRPr="00B03E4C">
        <w:t xml:space="preserve"> new routine(s) in </w:t>
      </w:r>
      <w:r w:rsidR="00B405D3" w:rsidRPr="00B03E4C">
        <w:rPr>
          <w:rStyle w:val="Code-Text"/>
        </w:rPr>
        <w:t>inst/develop</w:t>
      </w:r>
    </w:p>
    <w:p w14:paraId="14CAAC6A" w14:textId="77777777" w:rsidR="00B405D3" w:rsidRPr="00B03E4C" w:rsidRDefault="00B405D3" w:rsidP="00B03E4C">
      <w:pPr>
        <w:pStyle w:val="a4"/>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inst/develop/testEddyProc.R</w:t>
      </w:r>
      <w:r w:rsidR="00625CCC" w:rsidRPr="00B03E4C">
        <w:t xml:space="preserve"> or the like</w:t>
      </w:r>
    </w:p>
    <w:p w14:paraId="3E45083E" w14:textId="77777777" w:rsidR="00B03E4C" w:rsidRDefault="00B405D3" w:rsidP="00B03E4C">
      <w:pPr>
        <w:pStyle w:val="a4"/>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r w:rsidRPr="00B03E4C">
        <w:rPr>
          <w:rStyle w:val="Code-Text"/>
        </w:rPr>
        <w:t>test_sEddyProc.R</w:t>
      </w:r>
      <w:r w:rsidRPr="00B03E4C">
        <w:t xml:space="preserve"> </w:t>
      </w:r>
    </w:p>
    <w:p w14:paraId="795A1307" w14:textId="77777777" w:rsidR="00B405D3" w:rsidRPr="00B03E4C" w:rsidRDefault="004A74BD" w:rsidP="00B03E4C">
      <w:pPr>
        <w:pStyle w:val="a4"/>
        <w:numPr>
          <w:ilvl w:val="0"/>
          <w:numId w:val="31"/>
        </w:numPr>
      </w:pPr>
      <w:r w:rsidRPr="00B03E4C">
        <w:t xml:space="preserve">Regularly submit changes to the </w:t>
      </w:r>
      <w:r w:rsidR="00B03E4C" w:rsidRPr="00B03E4C">
        <w:t>repository</w:t>
      </w:r>
      <w:r w:rsidR="00B03E4C">
        <w:t xml:space="preserve"> </w:t>
      </w:r>
      <w:r w:rsidR="00B03E4C" w:rsidRPr="00B03E4C">
        <w:rPr>
          <w:rStyle w:val="Code-Text"/>
        </w:rPr>
        <w:t>REddyProc</w:t>
      </w:r>
    </w:p>
    <w:p w14:paraId="0F98F1F3" w14:textId="77777777" w:rsidR="00B405D3" w:rsidRPr="00B03E4C" w:rsidRDefault="00B405D3" w:rsidP="00B405D3">
      <w:pPr>
        <w:pStyle w:val="a4"/>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a4"/>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r w:rsidRPr="00B03E4C">
        <w:rPr>
          <w:rStyle w:val="Code-Text"/>
        </w:rPr>
        <w:t>sEddyProc.example</w:t>
      </w:r>
      <w:r w:rsidRPr="00B03E4C">
        <w:t xml:space="preserve"> in </w:t>
      </w:r>
      <w:r w:rsidR="00B03E4C">
        <w:rPr>
          <w:rStyle w:val="Code-Text"/>
        </w:rPr>
        <w:t>R/E</w:t>
      </w:r>
      <w:r w:rsidRPr="00B03E4C">
        <w:rPr>
          <w:rStyle w:val="Code-Text"/>
        </w:rPr>
        <w:t>ddy.R</w:t>
      </w:r>
    </w:p>
    <w:p w14:paraId="40C9E355" w14:textId="77777777" w:rsidR="00B405D3" w:rsidRPr="00B03E4C" w:rsidRDefault="00B405D3" w:rsidP="00B405D3">
      <w:pPr>
        <w:pStyle w:val="a4"/>
        <w:numPr>
          <w:ilvl w:val="0"/>
          <w:numId w:val="31"/>
        </w:numPr>
      </w:pPr>
      <w:r w:rsidRPr="00B03E4C">
        <w:t xml:space="preserve">Generate (automated) documentation and compile package with script </w:t>
      </w:r>
      <w:r w:rsidR="00B03E4C" w:rsidRPr="00B03E4C">
        <w:rPr>
          <w:rStyle w:val="Code-Text"/>
        </w:rPr>
        <w:t>/inst/develop/</w:t>
      </w:r>
      <w:r w:rsidRPr="00B03E4C">
        <w:rPr>
          <w:rStyle w:val="Code-Text"/>
        </w:rPr>
        <w:t>genRpackage.R</w:t>
      </w:r>
    </w:p>
    <w:p w14:paraId="1C231B82" w14:textId="77777777" w:rsidR="00B03E4C" w:rsidRDefault="00B03E4C" w:rsidP="00B405D3">
      <w:pPr>
        <w:pStyle w:val="a4"/>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a4"/>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a4"/>
        <w:numPr>
          <w:ilvl w:val="0"/>
          <w:numId w:val="31"/>
        </w:numPr>
      </w:pPr>
      <w:r w:rsidRPr="00B03E4C">
        <w:t xml:space="preserve">Implement new functionality into online </w:t>
      </w:r>
      <w:r w:rsidR="00B03E4C">
        <w:t>web</w:t>
      </w:r>
      <w:r w:rsidRPr="00B03E4C">
        <w:t>tool</w:t>
      </w:r>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a4"/>
        <w:numPr>
          <w:ilvl w:val="0"/>
          <w:numId w:val="31"/>
        </w:numPr>
      </w:pPr>
      <w:r w:rsidRPr="00B03E4C">
        <w:t>Document new functionality on webpage</w:t>
      </w:r>
    </w:p>
    <w:p w14:paraId="4A1255D0" w14:textId="77777777" w:rsidR="00B405D3" w:rsidRPr="00B03E4C" w:rsidRDefault="00B03E4C" w:rsidP="00B03E4C">
      <w:pPr>
        <w:pStyle w:val="a4"/>
        <w:numPr>
          <w:ilvl w:val="0"/>
          <w:numId w:val="31"/>
        </w:numPr>
      </w:pPr>
      <w:r w:rsidRPr="00B03E4C">
        <w:t>When final, submit new package version to R-Forge</w:t>
      </w:r>
    </w:p>
    <w:p w14:paraId="3C72DF22" w14:textId="77777777" w:rsidR="004A2CE4" w:rsidRPr="00B03E4C" w:rsidRDefault="004A2CE4" w:rsidP="00C77E42">
      <w:pPr>
        <w:pStyle w:val="1"/>
        <w:numPr>
          <w:ilvl w:val="0"/>
          <w:numId w:val="0"/>
        </w:numPr>
        <w:ind w:left="432"/>
      </w:pPr>
    </w:p>
    <w:p w14:paraId="1DE6FBA3" w14:textId="77777777" w:rsidR="007F0CC3" w:rsidRDefault="00C23498" w:rsidP="004D78E5">
      <w:pPr>
        <w:pStyle w:val="1"/>
      </w:pPr>
      <w:bookmarkStart w:id="7" w:name="_Toc251238843"/>
      <w:bookmarkStart w:id="8" w:name="_Toc251238896"/>
      <w:r w:rsidRPr="00B03E4C">
        <w:t xml:space="preserve">Basic </w:t>
      </w:r>
      <w:r w:rsidR="00C660AF" w:rsidRPr="00B03E4C">
        <w:t xml:space="preserve">code </w:t>
      </w:r>
      <w:r w:rsidRPr="00B03E4C">
        <w:t>structure</w:t>
      </w:r>
      <w:bookmarkEnd w:id="7"/>
      <w:bookmarkEnd w:id="8"/>
    </w:p>
    <w:p w14:paraId="41505F5A" w14:textId="77777777" w:rsidR="007F0CC3" w:rsidRDefault="007F0CC3" w:rsidP="007F0CC3"/>
    <w:p w14:paraId="4366CFF2" w14:textId="77777777" w:rsidR="00342396" w:rsidRDefault="00342396" w:rsidP="00342396">
      <w:pPr>
        <w:pStyle w:val="2"/>
      </w:pPr>
      <w:r>
        <w:t>R5 reference class</w:t>
      </w:r>
    </w:p>
    <w:p w14:paraId="5A443EFE" w14:textId="77777777" w:rsidR="007F0CC3" w:rsidRDefault="007F0CC3" w:rsidP="00342396">
      <w:r>
        <w:t xml:space="preserve">Standard R functions with multiple purposes are provided as standard R functions. Whereas, the functions needed for the processing of the (half-)hourly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sEddyProc class, the dataframes </w:t>
      </w:r>
      <w:r>
        <w:t>(</w:t>
      </w:r>
      <w:r w:rsidRPr="00B03E4C">
        <w:t>sDATA and sTEMP</w:t>
      </w:r>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r w:rsidR="00B530DA" w:rsidRPr="00B03E4C">
        <w:t xml:space="preserve">sDATA and sTEMP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65D971F4" w:rsidR="00BB67EA" w:rsidRPr="00B03E4C" w:rsidRDefault="008A0AFA" w:rsidP="00BB67EA">
      <w:r>
        <w:rPr>
          <w:noProof/>
          <w:u w:val="single"/>
          <w:lang w:val="ru-RU" w:eastAsia="ru-RU"/>
        </w:rPr>
        <mc:AlternateContent>
          <mc:Choice Requires="wps">
            <w:drawing>
              <wp:anchor distT="0" distB="0" distL="114300" distR="114300" simplePos="0" relativeHeight="251661312" behindDoc="0" locked="0" layoutInCell="1" allowOverlap="1" wp14:anchorId="7AFF559B" wp14:editId="2E82AAA6">
                <wp:simplePos x="0" y="0"/>
                <wp:positionH relativeFrom="column">
                  <wp:posOffset>408940</wp:posOffset>
                </wp:positionH>
                <wp:positionV relativeFrom="paragraph">
                  <wp:posOffset>42545</wp:posOffset>
                </wp:positionV>
                <wp:extent cx="3959860" cy="3098800"/>
                <wp:effectExtent l="13335" t="15875" r="17780" b="9525"/>
                <wp:wrapNone/>
                <wp:docPr id="2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59860" cy="3098800"/>
                        </a:xfrm>
                        <a:prstGeom prst="rect">
                          <a:avLst/>
                        </a:prstGeom>
                        <a:solidFill>
                          <a:schemeClr val="accent3">
                            <a:lumMod val="60000"/>
                            <a:lumOff val="40000"/>
                          </a:schemeClr>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75B5569A" w14:textId="77777777" w:rsidR="00F7300D" w:rsidRPr="001627AF" w:rsidRDefault="00F7300D" w:rsidP="00BB67EA">
                            <w:pPr>
                              <w:contextualSpacing/>
                            </w:pPr>
                            <w:r w:rsidRPr="001627AF">
                              <w:t>General data handling functions:</w:t>
                            </w:r>
                          </w:p>
                          <w:p w14:paraId="48C85B97" w14:textId="77777777" w:rsidR="00F7300D" w:rsidRPr="001627AF" w:rsidRDefault="00F7300D" w:rsidP="00BB67EA">
                            <w:pPr>
                              <w:contextualSpacing/>
                              <w:rPr>
                                <w:sz w:val="20"/>
                              </w:rPr>
                            </w:pPr>
                          </w:p>
                          <w:p w14:paraId="496E7D42" w14:textId="77777777" w:rsidR="00F7300D" w:rsidRPr="001627AF" w:rsidRDefault="00F7300D" w:rsidP="0025467B">
                            <w:pPr>
                              <w:pStyle w:val="a4"/>
                              <w:numPr>
                                <w:ilvl w:val="0"/>
                                <w:numId w:val="13"/>
                              </w:numPr>
                              <w:rPr>
                                <w:rStyle w:val="Code-Text"/>
                              </w:rPr>
                            </w:pPr>
                            <w:r w:rsidRPr="001627AF">
                              <w:rPr>
                                <w:rStyle w:val="Code-Text"/>
                                <w:b/>
                              </w:rPr>
                              <w:t>DataFunctions.R, e.g.:</w:t>
                            </w:r>
                          </w:p>
                          <w:p w14:paraId="2EC818CE" w14:textId="77777777" w:rsidR="00F7300D" w:rsidRPr="001627AF" w:rsidRDefault="00F7300D" w:rsidP="0025467B">
                            <w:pPr>
                              <w:pStyle w:val="a4"/>
                              <w:numPr>
                                <w:ilvl w:val="1"/>
                                <w:numId w:val="13"/>
                              </w:numPr>
                              <w:rPr>
                                <w:rStyle w:val="Code-Text"/>
                              </w:rPr>
                            </w:pPr>
                            <w:r w:rsidRPr="001627AF">
                              <w:rPr>
                                <w:rStyle w:val="Code-Text"/>
                              </w:rPr>
                              <w:t>fConvertTimeToPosix()</w:t>
                            </w:r>
                          </w:p>
                          <w:p w14:paraId="4D6C69C8" w14:textId="77777777" w:rsidR="00F7300D" w:rsidRPr="001627AF" w:rsidRDefault="00F7300D" w:rsidP="0025467B">
                            <w:pPr>
                              <w:pStyle w:val="a4"/>
                              <w:numPr>
                                <w:ilvl w:val="1"/>
                                <w:numId w:val="13"/>
                              </w:numPr>
                              <w:rPr>
                                <w:rStyle w:val="Code-Text"/>
                              </w:rPr>
                            </w:pPr>
                            <w:r w:rsidRPr="001627AF">
                              <w:rPr>
                                <w:rStyle w:val="Code-Text"/>
                              </w:rPr>
                              <w:t>fConvertGapsToNA()</w:t>
                            </w:r>
                          </w:p>
                          <w:p w14:paraId="5322FA6B" w14:textId="77777777" w:rsidR="00F7300D" w:rsidRPr="001627AF" w:rsidRDefault="00F7300D" w:rsidP="0025467B">
                            <w:pPr>
                              <w:ind w:left="708"/>
                              <w:rPr>
                                <w:rFonts w:ascii="Courier" w:hAnsi="Courier"/>
                                <w:b/>
                                <w:sz w:val="20"/>
                              </w:rPr>
                            </w:pPr>
                            <w:r w:rsidRPr="001627AF">
                              <w:rPr>
                                <w:rFonts w:ascii="Courier" w:hAnsi="Courier"/>
                                <w:b/>
                                <w:sz w:val="20"/>
                              </w:rPr>
                              <w:t>including test functions, e.g.:</w:t>
                            </w:r>
                          </w:p>
                          <w:p w14:paraId="7FEDAFC3" w14:textId="77777777" w:rsidR="00F7300D" w:rsidRPr="001627AF" w:rsidRDefault="00F7300D" w:rsidP="0025467B">
                            <w:pPr>
                              <w:pStyle w:val="a4"/>
                              <w:numPr>
                                <w:ilvl w:val="1"/>
                                <w:numId w:val="13"/>
                              </w:numPr>
                              <w:rPr>
                                <w:rStyle w:val="Code-Text"/>
                              </w:rPr>
                            </w:pPr>
                            <w:r w:rsidRPr="001627AF">
                              <w:rPr>
                                <w:rStyle w:val="Code-Text"/>
                              </w:rPr>
                              <w:t>fSetFile()</w:t>
                            </w:r>
                          </w:p>
                          <w:p w14:paraId="5C7CC453" w14:textId="77777777" w:rsidR="00F7300D" w:rsidRPr="001627AF" w:rsidRDefault="00F7300D" w:rsidP="0025467B">
                            <w:pPr>
                              <w:pStyle w:val="a4"/>
                              <w:numPr>
                                <w:ilvl w:val="1"/>
                                <w:numId w:val="13"/>
                              </w:numPr>
                              <w:rPr>
                                <w:rStyle w:val="Code-Text"/>
                              </w:rPr>
                            </w:pPr>
                            <w:r w:rsidRPr="001627AF">
                              <w:rPr>
                                <w:rStyle w:val="Code-Text"/>
                              </w:rPr>
                              <w:t>fCheckColNames()</w:t>
                            </w:r>
                          </w:p>
                          <w:p w14:paraId="398480FD" w14:textId="77777777" w:rsidR="00F7300D" w:rsidRPr="001627AF" w:rsidRDefault="00F7300D" w:rsidP="0025467B">
                            <w:pPr>
                              <w:pStyle w:val="a4"/>
                              <w:numPr>
                                <w:ilvl w:val="1"/>
                                <w:numId w:val="13"/>
                              </w:numPr>
                              <w:rPr>
                                <w:rStyle w:val="Code-Text"/>
                              </w:rPr>
                            </w:pPr>
                            <w:r w:rsidRPr="001627AF">
                              <w:rPr>
                                <w:rStyle w:val="Code-Text"/>
                              </w:rPr>
                              <w:t>fCheckColPlausibility()</w:t>
                            </w:r>
                          </w:p>
                          <w:p w14:paraId="2B5545C6" w14:textId="77777777" w:rsidR="00F7300D" w:rsidRPr="001627AF" w:rsidRDefault="00F7300D" w:rsidP="0025467B">
                            <w:pPr>
                              <w:rPr>
                                <w:rStyle w:val="Code-Text"/>
                              </w:rPr>
                            </w:pPr>
                          </w:p>
                          <w:p w14:paraId="01628AEF" w14:textId="77777777" w:rsidR="00F7300D" w:rsidRPr="001627AF" w:rsidRDefault="00F7300D" w:rsidP="00BB67EA">
                            <w:pPr>
                              <w:pStyle w:val="a4"/>
                              <w:numPr>
                                <w:ilvl w:val="0"/>
                                <w:numId w:val="13"/>
                              </w:numPr>
                              <w:rPr>
                                <w:rStyle w:val="Code-Text"/>
                              </w:rPr>
                            </w:pPr>
                            <w:r w:rsidRPr="001627AF">
                              <w:rPr>
                                <w:rStyle w:val="Code-Text"/>
                                <w:b/>
                              </w:rPr>
                              <w:t>FileHandling.R, e.g.:</w:t>
                            </w:r>
                          </w:p>
                          <w:p w14:paraId="3C78A9AC" w14:textId="77777777" w:rsidR="00F7300D" w:rsidRPr="001627AF" w:rsidRDefault="00F7300D" w:rsidP="0025467B">
                            <w:pPr>
                              <w:pStyle w:val="a4"/>
                              <w:numPr>
                                <w:ilvl w:val="1"/>
                                <w:numId w:val="13"/>
                              </w:numPr>
                              <w:rPr>
                                <w:rStyle w:val="Code-Text"/>
                              </w:rPr>
                            </w:pPr>
                            <w:r w:rsidRPr="001627AF">
                              <w:rPr>
                                <w:rStyle w:val="Code-Text"/>
                              </w:rPr>
                              <w:t>fLoadTXTIntoDataframe()</w:t>
                            </w:r>
                          </w:p>
                          <w:p w14:paraId="7C1203D3" w14:textId="77777777" w:rsidR="00F7300D" w:rsidRPr="001627AF" w:rsidRDefault="00F7300D" w:rsidP="0025467B">
                            <w:pPr>
                              <w:pStyle w:val="a4"/>
                              <w:numPr>
                                <w:ilvl w:val="1"/>
                                <w:numId w:val="13"/>
                              </w:numPr>
                              <w:rPr>
                                <w:rStyle w:val="Code-Text"/>
                              </w:rPr>
                            </w:pPr>
                            <w:r w:rsidRPr="001627AF">
                              <w:rPr>
                                <w:rStyle w:val="Code-Text"/>
                              </w:rPr>
                              <w:t>fLoadFluxNCIntoDataframe()</w:t>
                            </w:r>
                          </w:p>
                          <w:p w14:paraId="5A29A0E0" w14:textId="77777777" w:rsidR="00F7300D" w:rsidRPr="001627AF" w:rsidRDefault="00F7300D" w:rsidP="00DF60C8">
                            <w:pPr>
                              <w:pStyle w:val="a4"/>
                              <w:numPr>
                                <w:ilvl w:val="1"/>
                                <w:numId w:val="13"/>
                              </w:numPr>
                              <w:rPr>
                                <w:rStyle w:val="Code-Text"/>
                              </w:rPr>
                            </w:pPr>
                            <w:r w:rsidRPr="001627AF">
                              <w:rPr>
                                <w:rStyle w:val="Code-Text"/>
                              </w:rPr>
                              <w:t>fWriteDataframeToFile()</w:t>
                            </w:r>
                          </w:p>
                          <w:p w14:paraId="0A0D8885" w14:textId="77777777" w:rsidR="00F7300D" w:rsidRPr="001627AF" w:rsidRDefault="00F7300D" w:rsidP="0025467B">
                            <w:pPr>
                              <w:pStyle w:val="a4"/>
                              <w:ind w:left="1440"/>
                              <w:rPr>
                                <w:rStyle w:val="Code-Text"/>
                              </w:rPr>
                            </w:pPr>
                          </w:p>
                          <w:p w14:paraId="443B134F" w14:textId="77777777" w:rsidR="00F7300D" w:rsidRPr="001627AF" w:rsidRDefault="00F7300D" w:rsidP="00DF60C8">
                            <w:pPr>
                              <w:pStyle w:val="a4"/>
                              <w:numPr>
                                <w:ilvl w:val="0"/>
                                <w:numId w:val="13"/>
                              </w:numPr>
                              <w:rPr>
                                <w:rStyle w:val="Code-Text"/>
                              </w:rPr>
                            </w:pPr>
                            <w:r w:rsidRPr="001627AF">
                              <w:rPr>
                                <w:rStyle w:val="Code-Text"/>
                                <w:b/>
                              </w:rPr>
                              <w:t>GeoFunctions.R, e.g.:</w:t>
                            </w:r>
                          </w:p>
                          <w:p w14:paraId="296091FF" w14:textId="77777777" w:rsidR="00F7300D" w:rsidRPr="001627AF" w:rsidRDefault="00F7300D" w:rsidP="0025467B">
                            <w:pPr>
                              <w:pStyle w:val="a4"/>
                              <w:numPr>
                                <w:ilvl w:val="1"/>
                                <w:numId w:val="13"/>
                              </w:numPr>
                              <w:rPr>
                                <w:rStyle w:val="Code-Text"/>
                              </w:rPr>
                            </w:pPr>
                            <w:r w:rsidRPr="001627AF">
                              <w:rPr>
                                <w:rStyle w:val="Code-Text"/>
                              </w:rPr>
                              <w:t>fCalcVPDfromRHandTair()</w:t>
                            </w:r>
                          </w:p>
                          <w:p w14:paraId="78CDA45F" w14:textId="77777777" w:rsidR="00F7300D" w:rsidRPr="001627AF" w:rsidRDefault="00F7300D" w:rsidP="0025467B">
                            <w:pPr>
                              <w:pStyle w:val="a4"/>
                              <w:numPr>
                                <w:ilvl w:val="1"/>
                                <w:numId w:val="13"/>
                              </w:numPr>
                              <w:rPr>
                                <w:rStyle w:val="Code-Text"/>
                              </w:rPr>
                            </w:pPr>
                            <w:r w:rsidRPr="001627AF">
                              <w:rPr>
                                <w:rStyle w:val="Code-Text"/>
                              </w:rPr>
                              <w:t>fLloydTaylor()</w:t>
                            </w:r>
                          </w:p>
                          <w:p w14:paraId="0427CE52" w14:textId="77777777" w:rsidR="00F7300D" w:rsidRPr="001627AF" w:rsidRDefault="00F7300D" w:rsidP="0025467B">
                            <w:pPr>
                              <w:pStyle w:val="a4"/>
                              <w:numPr>
                                <w:ilvl w:val="1"/>
                                <w:numId w:val="13"/>
                              </w:numPr>
                              <w:rPr>
                                <w:rStyle w:val="Code-Text"/>
                              </w:rPr>
                            </w:pPr>
                            <w:r w:rsidRPr="001627AF">
                              <w:rPr>
                                <w:rStyle w:val="Code-Text"/>
                              </w:rPr>
                              <w:t>fCalcPotRadiation()</w:t>
                            </w:r>
                          </w:p>
                          <w:p w14:paraId="0622D25F" w14:textId="77777777" w:rsidR="00F7300D" w:rsidRPr="0025467B" w:rsidRDefault="00F7300D" w:rsidP="00BB67EA">
                            <w:pPr>
                              <w:pStyle w:val="a4"/>
                              <w:rPr>
                                <w:rStyle w:val="Code-Text"/>
                              </w:rPr>
                            </w:pPr>
                          </w:p>
                          <w:p w14:paraId="00ED2AEE" w14:textId="77777777" w:rsidR="00F7300D" w:rsidRDefault="00F7300D" w:rsidP="00BB67EA">
                            <w:pPr>
                              <w:pStyle w:val="a4"/>
                              <w:rPr>
                                <w:b/>
                                <w:sz w:val="20"/>
                              </w:rPr>
                            </w:pPr>
                          </w:p>
                          <w:p w14:paraId="2594AA94" w14:textId="77777777" w:rsidR="00F7300D" w:rsidRDefault="00F7300D" w:rsidP="0025467B">
                            <w:pPr>
                              <w:rPr>
                                <w:b/>
                                <w:sz w:val="20"/>
                              </w:rPr>
                            </w:pPr>
                          </w:p>
                          <w:p w14:paraId="5360B97F" w14:textId="77777777" w:rsidR="00F7300D" w:rsidRDefault="00F7300D" w:rsidP="0025467B">
                            <w:pPr>
                              <w:rPr>
                                <w:b/>
                                <w:sz w:val="20"/>
                              </w:rPr>
                            </w:pPr>
                          </w:p>
                          <w:p w14:paraId="40B9184A" w14:textId="77777777" w:rsidR="00F7300D" w:rsidRPr="0025467B" w:rsidRDefault="00F7300D" w:rsidP="0025467B">
                            <w:pPr>
                              <w:rPr>
                                <w:b/>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FF559B" id="Rectangle 3" o:spid="_x0000_s1026" style="position:absolute;margin-left:32.2pt;margin-top:3.35pt;width:311.8pt;height:2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" fillcolor="#c2d69b [1942]" strokecolor="black [3213]" strokeweight="1.5pt">
                <v:shadow opacity="22938f" offset="0"/>
                <v:textbox inset=",7.2pt,,7.2pt">
                  <w:txbxContent>
                    <w:p w14:paraId="75B5569A" w14:textId="77777777" w:rsidR="00F7300D" w:rsidRPr="001627AF" w:rsidRDefault="00F7300D" w:rsidP="00BB67EA">
                      <w:pPr>
                        <w:contextualSpacing/>
                      </w:pPr>
                      <w:r w:rsidRPr="001627AF">
                        <w:t>General data handling functions:</w:t>
                      </w:r>
                    </w:p>
                    <w:p w14:paraId="48C85B97" w14:textId="77777777" w:rsidR="00F7300D" w:rsidRPr="001627AF" w:rsidRDefault="00F7300D" w:rsidP="00BB67EA">
                      <w:pPr>
                        <w:contextualSpacing/>
                        <w:rPr>
                          <w:sz w:val="20"/>
                        </w:rPr>
                      </w:pPr>
                    </w:p>
                    <w:p w14:paraId="496E7D42" w14:textId="77777777" w:rsidR="00F7300D" w:rsidRPr="001627AF" w:rsidRDefault="00F7300D" w:rsidP="0025467B">
                      <w:pPr>
                        <w:pStyle w:val="a4"/>
                        <w:numPr>
                          <w:ilvl w:val="0"/>
                          <w:numId w:val="13"/>
                        </w:numPr>
                        <w:rPr>
                          <w:rStyle w:val="Code-Text"/>
                        </w:rPr>
                      </w:pPr>
                      <w:r w:rsidRPr="001627AF">
                        <w:rPr>
                          <w:rStyle w:val="Code-Text"/>
                          <w:b/>
                        </w:rPr>
                        <w:t>DataFunctions.R, e.g.:</w:t>
                      </w:r>
                    </w:p>
                    <w:p w14:paraId="2EC818CE" w14:textId="77777777" w:rsidR="00F7300D" w:rsidRPr="001627AF" w:rsidRDefault="00F7300D" w:rsidP="0025467B">
                      <w:pPr>
                        <w:pStyle w:val="a4"/>
                        <w:numPr>
                          <w:ilvl w:val="1"/>
                          <w:numId w:val="13"/>
                        </w:numPr>
                        <w:rPr>
                          <w:rStyle w:val="Code-Text"/>
                        </w:rPr>
                      </w:pPr>
                      <w:r w:rsidRPr="001627AF">
                        <w:rPr>
                          <w:rStyle w:val="Code-Text"/>
                        </w:rPr>
                        <w:t>fConvertTimeToPosix()</w:t>
                      </w:r>
                    </w:p>
                    <w:p w14:paraId="4D6C69C8" w14:textId="77777777" w:rsidR="00F7300D" w:rsidRPr="001627AF" w:rsidRDefault="00F7300D" w:rsidP="0025467B">
                      <w:pPr>
                        <w:pStyle w:val="a4"/>
                        <w:numPr>
                          <w:ilvl w:val="1"/>
                          <w:numId w:val="13"/>
                        </w:numPr>
                        <w:rPr>
                          <w:rStyle w:val="Code-Text"/>
                        </w:rPr>
                      </w:pPr>
                      <w:r w:rsidRPr="001627AF">
                        <w:rPr>
                          <w:rStyle w:val="Code-Text"/>
                        </w:rPr>
                        <w:t>fConvertGapsToNA()</w:t>
                      </w:r>
                    </w:p>
                    <w:p w14:paraId="5322FA6B" w14:textId="77777777" w:rsidR="00F7300D" w:rsidRPr="001627AF" w:rsidRDefault="00F7300D" w:rsidP="0025467B">
                      <w:pPr>
                        <w:ind w:left="708"/>
                        <w:rPr>
                          <w:rFonts w:ascii="Courier" w:hAnsi="Courier"/>
                          <w:b/>
                          <w:sz w:val="20"/>
                        </w:rPr>
                      </w:pPr>
                      <w:r w:rsidRPr="001627AF">
                        <w:rPr>
                          <w:rFonts w:ascii="Courier" w:hAnsi="Courier"/>
                          <w:b/>
                          <w:sz w:val="20"/>
                        </w:rPr>
                        <w:t>including test functions, e.g.:</w:t>
                      </w:r>
                    </w:p>
                    <w:p w14:paraId="7FEDAFC3" w14:textId="77777777" w:rsidR="00F7300D" w:rsidRPr="001627AF" w:rsidRDefault="00F7300D" w:rsidP="0025467B">
                      <w:pPr>
                        <w:pStyle w:val="a4"/>
                        <w:numPr>
                          <w:ilvl w:val="1"/>
                          <w:numId w:val="13"/>
                        </w:numPr>
                        <w:rPr>
                          <w:rStyle w:val="Code-Text"/>
                        </w:rPr>
                      </w:pPr>
                      <w:r w:rsidRPr="001627AF">
                        <w:rPr>
                          <w:rStyle w:val="Code-Text"/>
                        </w:rPr>
                        <w:t>fSetFile()</w:t>
                      </w:r>
                    </w:p>
                    <w:p w14:paraId="5C7CC453" w14:textId="77777777" w:rsidR="00F7300D" w:rsidRPr="001627AF" w:rsidRDefault="00F7300D" w:rsidP="0025467B">
                      <w:pPr>
                        <w:pStyle w:val="a4"/>
                        <w:numPr>
                          <w:ilvl w:val="1"/>
                          <w:numId w:val="13"/>
                        </w:numPr>
                        <w:rPr>
                          <w:rStyle w:val="Code-Text"/>
                        </w:rPr>
                      </w:pPr>
                      <w:r w:rsidRPr="001627AF">
                        <w:rPr>
                          <w:rStyle w:val="Code-Text"/>
                        </w:rPr>
                        <w:t>fCheckColNames()</w:t>
                      </w:r>
                    </w:p>
                    <w:p w14:paraId="398480FD" w14:textId="77777777" w:rsidR="00F7300D" w:rsidRPr="001627AF" w:rsidRDefault="00F7300D" w:rsidP="0025467B">
                      <w:pPr>
                        <w:pStyle w:val="a4"/>
                        <w:numPr>
                          <w:ilvl w:val="1"/>
                          <w:numId w:val="13"/>
                        </w:numPr>
                        <w:rPr>
                          <w:rStyle w:val="Code-Text"/>
                        </w:rPr>
                      </w:pPr>
                      <w:r w:rsidRPr="001627AF">
                        <w:rPr>
                          <w:rStyle w:val="Code-Text"/>
                        </w:rPr>
                        <w:t>fCheckColPlausibility()</w:t>
                      </w:r>
                    </w:p>
                    <w:p w14:paraId="2B5545C6" w14:textId="77777777" w:rsidR="00F7300D" w:rsidRPr="001627AF" w:rsidRDefault="00F7300D" w:rsidP="0025467B">
                      <w:pPr>
                        <w:rPr>
                          <w:rStyle w:val="Code-Text"/>
                        </w:rPr>
                      </w:pPr>
                    </w:p>
                    <w:p w14:paraId="01628AEF" w14:textId="77777777" w:rsidR="00F7300D" w:rsidRPr="001627AF" w:rsidRDefault="00F7300D" w:rsidP="00BB67EA">
                      <w:pPr>
                        <w:pStyle w:val="a4"/>
                        <w:numPr>
                          <w:ilvl w:val="0"/>
                          <w:numId w:val="13"/>
                        </w:numPr>
                        <w:rPr>
                          <w:rStyle w:val="Code-Text"/>
                        </w:rPr>
                      </w:pPr>
                      <w:r w:rsidRPr="001627AF">
                        <w:rPr>
                          <w:rStyle w:val="Code-Text"/>
                          <w:b/>
                        </w:rPr>
                        <w:t>FileHandling.R, e.g.:</w:t>
                      </w:r>
                    </w:p>
                    <w:p w14:paraId="3C78A9AC" w14:textId="77777777" w:rsidR="00F7300D" w:rsidRPr="001627AF" w:rsidRDefault="00F7300D" w:rsidP="0025467B">
                      <w:pPr>
                        <w:pStyle w:val="a4"/>
                        <w:numPr>
                          <w:ilvl w:val="1"/>
                          <w:numId w:val="13"/>
                        </w:numPr>
                        <w:rPr>
                          <w:rStyle w:val="Code-Text"/>
                        </w:rPr>
                      </w:pPr>
                      <w:r w:rsidRPr="001627AF">
                        <w:rPr>
                          <w:rStyle w:val="Code-Text"/>
                        </w:rPr>
                        <w:t>fLoadTXTIntoDataframe()</w:t>
                      </w:r>
                    </w:p>
                    <w:p w14:paraId="7C1203D3" w14:textId="77777777" w:rsidR="00F7300D" w:rsidRPr="001627AF" w:rsidRDefault="00F7300D" w:rsidP="0025467B">
                      <w:pPr>
                        <w:pStyle w:val="a4"/>
                        <w:numPr>
                          <w:ilvl w:val="1"/>
                          <w:numId w:val="13"/>
                        </w:numPr>
                        <w:rPr>
                          <w:rStyle w:val="Code-Text"/>
                        </w:rPr>
                      </w:pPr>
                      <w:r w:rsidRPr="001627AF">
                        <w:rPr>
                          <w:rStyle w:val="Code-Text"/>
                        </w:rPr>
                        <w:t>fLoadFluxNCIntoDataframe()</w:t>
                      </w:r>
                    </w:p>
                    <w:p w14:paraId="5A29A0E0" w14:textId="77777777" w:rsidR="00F7300D" w:rsidRPr="001627AF" w:rsidRDefault="00F7300D" w:rsidP="00DF60C8">
                      <w:pPr>
                        <w:pStyle w:val="a4"/>
                        <w:numPr>
                          <w:ilvl w:val="1"/>
                          <w:numId w:val="13"/>
                        </w:numPr>
                        <w:rPr>
                          <w:rStyle w:val="Code-Text"/>
                        </w:rPr>
                      </w:pPr>
                      <w:r w:rsidRPr="001627AF">
                        <w:rPr>
                          <w:rStyle w:val="Code-Text"/>
                        </w:rPr>
                        <w:t>fWriteDataframeToFile()</w:t>
                      </w:r>
                    </w:p>
                    <w:p w14:paraId="0A0D8885" w14:textId="77777777" w:rsidR="00F7300D" w:rsidRPr="001627AF" w:rsidRDefault="00F7300D" w:rsidP="0025467B">
                      <w:pPr>
                        <w:pStyle w:val="a4"/>
                        <w:ind w:left="1440"/>
                        <w:rPr>
                          <w:rStyle w:val="Code-Text"/>
                        </w:rPr>
                      </w:pPr>
                    </w:p>
                    <w:p w14:paraId="443B134F" w14:textId="77777777" w:rsidR="00F7300D" w:rsidRPr="001627AF" w:rsidRDefault="00F7300D" w:rsidP="00DF60C8">
                      <w:pPr>
                        <w:pStyle w:val="a4"/>
                        <w:numPr>
                          <w:ilvl w:val="0"/>
                          <w:numId w:val="13"/>
                        </w:numPr>
                        <w:rPr>
                          <w:rStyle w:val="Code-Text"/>
                        </w:rPr>
                      </w:pPr>
                      <w:r w:rsidRPr="001627AF">
                        <w:rPr>
                          <w:rStyle w:val="Code-Text"/>
                          <w:b/>
                        </w:rPr>
                        <w:t>GeoFunctions.R, e.g.:</w:t>
                      </w:r>
                    </w:p>
                    <w:p w14:paraId="296091FF" w14:textId="77777777" w:rsidR="00F7300D" w:rsidRPr="001627AF" w:rsidRDefault="00F7300D" w:rsidP="0025467B">
                      <w:pPr>
                        <w:pStyle w:val="a4"/>
                        <w:numPr>
                          <w:ilvl w:val="1"/>
                          <w:numId w:val="13"/>
                        </w:numPr>
                        <w:rPr>
                          <w:rStyle w:val="Code-Text"/>
                        </w:rPr>
                      </w:pPr>
                      <w:r w:rsidRPr="001627AF">
                        <w:rPr>
                          <w:rStyle w:val="Code-Text"/>
                        </w:rPr>
                        <w:t>fCalcVPDfromRHandTair()</w:t>
                      </w:r>
                    </w:p>
                    <w:p w14:paraId="78CDA45F" w14:textId="77777777" w:rsidR="00F7300D" w:rsidRPr="001627AF" w:rsidRDefault="00F7300D" w:rsidP="0025467B">
                      <w:pPr>
                        <w:pStyle w:val="a4"/>
                        <w:numPr>
                          <w:ilvl w:val="1"/>
                          <w:numId w:val="13"/>
                        </w:numPr>
                        <w:rPr>
                          <w:rStyle w:val="Code-Text"/>
                        </w:rPr>
                      </w:pPr>
                      <w:r w:rsidRPr="001627AF">
                        <w:rPr>
                          <w:rStyle w:val="Code-Text"/>
                        </w:rPr>
                        <w:t>fLloydTaylor()</w:t>
                      </w:r>
                    </w:p>
                    <w:p w14:paraId="0427CE52" w14:textId="77777777" w:rsidR="00F7300D" w:rsidRPr="001627AF" w:rsidRDefault="00F7300D" w:rsidP="0025467B">
                      <w:pPr>
                        <w:pStyle w:val="a4"/>
                        <w:numPr>
                          <w:ilvl w:val="1"/>
                          <w:numId w:val="13"/>
                        </w:numPr>
                        <w:rPr>
                          <w:rStyle w:val="Code-Text"/>
                        </w:rPr>
                      </w:pPr>
                      <w:r w:rsidRPr="001627AF">
                        <w:rPr>
                          <w:rStyle w:val="Code-Text"/>
                        </w:rPr>
                        <w:t>fCalcPotRadiation()</w:t>
                      </w:r>
                    </w:p>
                    <w:p w14:paraId="0622D25F" w14:textId="77777777" w:rsidR="00F7300D" w:rsidRPr="0025467B" w:rsidRDefault="00F7300D" w:rsidP="00BB67EA">
                      <w:pPr>
                        <w:pStyle w:val="a4"/>
                        <w:rPr>
                          <w:rStyle w:val="Code-Text"/>
                        </w:rPr>
                      </w:pPr>
                    </w:p>
                    <w:p w14:paraId="00ED2AEE" w14:textId="77777777" w:rsidR="00F7300D" w:rsidRDefault="00F7300D" w:rsidP="00BB67EA">
                      <w:pPr>
                        <w:pStyle w:val="a4"/>
                        <w:rPr>
                          <w:b/>
                          <w:sz w:val="20"/>
                        </w:rPr>
                      </w:pPr>
                    </w:p>
                    <w:p w14:paraId="2594AA94" w14:textId="77777777" w:rsidR="00F7300D" w:rsidRDefault="00F7300D" w:rsidP="0025467B">
                      <w:pPr>
                        <w:rPr>
                          <w:b/>
                          <w:sz w:val="20"/>
                        </w:rPr>
                      </w:pPr>
                    </w:p>
                    <w:p w14:paraId="5360B97F" w14:textId="77777777" w:rsidR="00F7300D" w:rsidRDefault="00F7300D" w:rsidP="0025467B">
                      <w:pPr>
                        <w:rPr>
                          <w:b/>
                          <w:sz w:val="20"/>
                        </w:rPr>
                      </w:pPr>
                    </w:p>
                    <w:p w14:paraId="40B9184A" w14:textId="77777777" w:rsidR="00F7300D" w:rsidRPr="0025467B" w:rsidRDefault="00F7300D" w:rsidP="0025467B">
                      <w:pPr>
                        <w:rPr>
                          <w:b/>
                          <w:sz w:val="20"/>
                        </w:rPr>
                      </w:pPr>
                    </w:p>
                  </w:txbxContent>
                </v:textbox>
              </v:rect>
            </w:pict>
          </mc:Fallback>
        </mc:AlternateConten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2D694DC8" w:rsidR="00BB67EA" w:rsidRPr="00B03E4C" w:rsidRDefault="008A0AFA" w:rsidP="00BB67EA">
      <w:r>
        <w:rPr>
          <w:b/>
          <w:noProof/>
          <w:u w:val="single"/>
          <w:lang w:val="ru-RU" w:eastAsia="ru-RU"/>
        </w:rPr>
        <mc:AlternateContent>
          <mc:Choice Requires="wps">
            <w:drawing>
              <wp:anchor distT="0" distB="0" distL="114300" distR="114300" simplePos="0" relativeHeight="251664384" behindDoc="0" locked="0" layoutInCell="1" allowOverlap="1" wp14:anchorId="308422DB" wp14:editId="78F36B53">
                <wp:simplePos x="0" y="0"/>
                <wp:positionH relativeFrom="column">
                  <wp:posOffset>4409440</wp:posOffset>
                </wp:positionH>
                <wp:positionV relativeFrom="paragraph">
                  <wp:posOffset>-3175</wp:posOffset>
                </wp:positionV>
                <wp:extent cx="1257300" cy="571500"/>
                <wp:effectExtent l="3810" t="0" r="0" b="3175"/>
                <wp:wrapNone/>
                <wp:docPr id="2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75D62F" w14:textId="77777777" w:rsidR="00F7300D" w:rsidRDefault="00F7300D" w:rsidP="00376257">
                            <w:pPr>
                              <w:jc w:val="center"/>
                              <w:rPr>
                                <w:b/>
                              </w:rPr>
                            </w:pPr>
                            <w:r>
                              <w:rPr>
                                <w:b/>
                              </w:rPr>
                              <w:t>Standard</w:t>
                            </w:r>
                          </w:p>
                          <w:p w14:paraId="0CA6AEFB" w14:textId="77777777" w:rsidR="00F7300D" w:rsidRDefault="00F7300D" w:rsidP="00376257">
                            <w:pPr>
                              <w:jc w:val="center"/>
                            </w:pPr>
                            <w:r>
                              <w:rPr>
                                <w:b/>
                              </w:rPr>
                              <w:t>R func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422DB" id="_x0000_t202" coordsize="21600,21600" o:spt="202" path="m,l,21600r21600,l21600,xe">
                <v:stroke joinstyle="miter"/>
                <v:path gradientshapeok="t" o:connecttype="rect"/>
              </v:shapetype>
              <v:shape id="Text Box 6" o:spid="_x0000_s1027" type="#_x0000_t202" style="position:absolute;margin-left:347.2pt;margin-top:-.25pt;width:99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" filled="f" stroked="f">
                <v:textbox inset=",7.2pt,,7.2pt">
                  <w:txbxContent>
                    <w:p w14:paraId="5D75D62F" w14:textId="77777777" w:rsidR="00F7300D" w:rsidRDefault="00F7300D" w:rsidP="00376257">
                      <w:pPr>
                        <w:jc w:val="center"/>
                        <w:rPr>
                          <w:b/>
                        </w:rPr>
                      </w:pPr>
                      <w:r>
                        <w:rPr>
                          <w:b/>
                        </w:rPr>
                        <w:t>Standard</w:t>
                      </w:r>
                    </w:p>
                    <w:p w14:paraId="0CA6AEFB" w14:textId="77777777" w:rsidR="00F7300D" w:rsidRDefault="00F7300D" w:rsidP="00376257">
                      <w:pPr>
                        <w:jc w:val="center"/>
                      </w:pPr>
                      <w:r>
                        <w:rPr>
                          <w:b/>
                        </w:rPr>
                        <w:t>R functions</w:t>
                      </w:r>
                    </w:p>
                  </w:txbxContent>
                </v:textbox>
              </v:shape>
            </w:pict>
          </mc:Fallback>
        </mc:AlternateConten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6B13EB9B" w:rsidR="00BB67EA" w:rsidRPr="00B03E4C" w:rsidRDefault="008A0AFA" w:rsidP="00BB67EA">
      <w:pPr>
        <w:tabs>
          <w:tab w:val="left" w:pos="5427"/>
        </w:tabs>
      </w:pPr>
      <w:r>
        <w:rPr>
          <w:noProof/>
          <w:u w:val="single"/>
          <w:lang w:val="ru-RU" w:eastAsia="ru-RU"/>
        </w:rPr>
        <mc:AlternateContent>
          <mc:Choice Requires="wps">
            <w:drawing>
              <wp:anchor distT="0" distB="0" distL="114300" distR="114300" simplePos="0" relativeHeight="251663360" behindDoc="0" locked="0" layoutInCell="1" allowOverlap="1" wp14:anchorId="5839F5A9" wp14:editId="52C50314">
                <wp:simplePos x="0" y="0"/>
                <wp:positionH relativeFrom="column">
                  <wp:posOffset>3723640</wp:posOffset>
                </wp:positionH>
                <wp:positionV relativeFrom="paragraph">
                  <wp:posOffset>134620</wp:posOffset>
                </wp:positionV>
                <wp:extent cx="333375" cy="447675"/>
                <wp:effectExtent l="41910" t="24130" r="43815" b="13970"/>
                <wp:wrapNone/>
                <wp:docPr id="2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33375" cy="447675"/>
                        </a:xfrm>
                        <a:prstGeom prst="downArrow">
                          <a:avLst>
                            <a:gd name="adj1" fmla="val 50000"/>
                            <a:gd name="adj2" fmla="val 33571"/>
                          </a:avLst>
                        </a:prstGeom>
                        <a:gradFill rotWithShape="0">
                          <a:gsLst>
                            <a:gs pos="0">
                              <a:srgbClr val="9BC1FF"/>
                            </a:gs>
                            <a:gs pos="100000">
                              <a:srgbClr val="3F80CD"/>
                            </a:gs>
                          </a:gsLst>
                          <a:lin ang="5400000"/>
                        </a:gradFill>
                        <a:ln w="19050">
                          <a:solidFill>
                            <a:srgbClr val="4A7EBB"/>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5F5B7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6" type="#_x0000_t67" style="position:absolute;margin-left:293.2pt;margin-top:10.6pt;width:26.25pt;height:35.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" fillcolor="#9bc1ff" strokecolor="#4a7ebb" strokeweight="1.5pt">
                <v:fill color2="#3f80cd" focus="100%" type="gradient">
                  <o:fill v:ext="view" type="gradientUnscaled"/>
                </v:fill>
                <v:shadow opacity="22938f" offset="0"/>
                <v:textbox inset=",7.2pt,,7.2pt"/>
              </v:shape>
            </w:pict>
          </mc:Fallback>
        </mc:AlternateContent>
      </w:r>
      <w:r>
        <w:rPr>
          <w:noProof/>
          <w:u w:val="single"/>
          <w:lang w:val="ru-RU" w:eastAsia="ru-RU"/>
        </w:rPr>
        <mc:AlternateContent>
          <mc:Choice Requires="wps">
            <w:drawing>
              <wp:anchor distT="0" distB="0" distL="114300" distR="114300" simplePos="0" relativeHeight="251662336" behindDoc="0" locked="0" layoutInCell="1" allowOverlap="1" wp14:anchorId="429246E3" wp14:editId="67205990">
                <wp:simplePos x="0" y="0"/>
                <wp:positionH relativeFrom="column">
                  <wp:posOffset>751840</wp:posOffset>
                </wp:positionH>
                <wp:positionV relativeFrom="paragraph">
                  <wp:posOffset>134620</wp:posOffset>
                </wp:positionV>
                <wp:extent cx="333375" cy="447675"/>
                <wp:effectExtent l="41910" t="14605" r="43815" b="23495"/>
                <wp:wrapNone/>
                <wp:docPr id="1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447675"/>
                        </a:xfrm>
                        <a:prstGeom prst="downArrow">
                          <a:avLst>
                            <a:gd name="adj1" fmla="val 50000"/>
                            <a:gd name="adj2" fmla="val 33571"/>
                          </a:avLst>
                        </a:prstGeom>
                        <a:gradFill rotWithShape="0">
                          <a:gsLst>
                            <a:gs pos="0">
                              <a:srgbClr val="9BC1FF"/>
                            </a:gs>
                            <a:gs pos="100000">
                              <a:srgbClr val="3F80CD"/>
                            </a:gs>
                          </a:gsLst>
                          <a:lin ang="5400000"/>
                        </a:gradFill>
                        <a:ln w="19050">
                          <a:solidFill>
                            <a:srgbClr val="4A7EBB"/>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034A98" id="AutoShape 4" o:spid="_x0000_s1026" type="#_x0000_t67" style="position:absolute;margin-left:59.2pt;margin-top:10.6pt;width:26.25pt;height:3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" fillcolor="#9bc1ff" strokecolor="#4a7ebb" strokeweight="1.5pt">
                <v:fill color2="#3f80cd" focus="100%" type="gradient">
                  <o:fill v:ext="view" type="gradientUnscaled"/>
                </v:fill>
                <v:shadow opacity="22938f" offset="0"/>
                <v:textbox inset=",7.2pt,,7.2pt"/>
              </v:shape>
            </w:pict>
          </mc:Fallback>
        </mc:AlternateContent>
      </w:r>
    </w:p>
    <w:p w14:paraId="25C9385A" w14:textId="77777777" w:rsidR="00BB67EA" w:rsidRPr="00B03E4C" w:rsidRDefault="00BB67EA" w:rsidP="00BB67EA">
      <w:pPr>
        <w:tabs>
          <w:tab w:val="left" w:pos="5427"/>
        </w:tabs>
      </w:pPr>
    </w:p>
    <w:p w14:paraId="3383980F" w14:textId="4411D296" w:rsidR="00194356" w:rsidRPr="00B03E4C" w:rsidRDefault="008A0AFA" w:rsidP="00194356">
      <w:pPr>
        <w:pStyle w:val="1"/>
        <w:numPr>
          <w:ilvl w:val="0"/>
          <w:numId w:val="0"/>
        </w:numPr>
      </w:pPr>
      <w:r>
        <w:rPr>
          <w:b w:val="0"/>
          <w:noProof/>
          <w:u w:val="single"/>
          <w:lang w:val="ru-RU" w:eastAsia="ru-RU"/>
        </w:rPr>
        <mc:AlternateContent>
          <mc:Choice Requires="wps">
            <w:drawing>
              <wp:anchor distT="0" distB="0" distL="114300" distR="114300" simplePos="0" relativeHeight="251660288" behindDoc="0" locked="0" layoutInCell="1" allowOverlap="1" wp14:anchorId="3DF855C6" wp14:editId="06BE0D53">
                <wp:simplePos x="0" y="0"/>
                <wp:positionH relativeFrom="column">
                  <wp:posOffset>408940</wp:posOffset>
                </wp:positionH>
                <wp:positionV relativeFrom="paragraph">
                  <wp:posOffset>455295</wp:posOffset>
                </wp:positionV>
                <wp:extent cx="3990975" cy="3872230"/>
                <wp:effectExtent l="13335" t="18415" r="15240" b="14605"/>
                <wp:wrapNone/>
                <wp:docPr id="1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90975" cy="3872230"/>
                        </a:xfrm>
                        <a:prstGeom prst="rect">
                          <a:avLst/>
                        </a:prstGeom>
                        <a:solidFill>
                          <a:schemeClr val="accent1">
                            <a:lumMod val="60000"/>
                            <a:lumOff val="40000"/>
                          </a:schemeClr>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1BA10DAC" w14:textId="77777777" w:rsidR="00F7300D" w:rsidRDefault="00F7300D" w:rsidP="00BB67EA">
                            <w:r w:rsidRPr="007121AA">
                              <w:t>Functions (methods) of</w:t>
                            </w:r>
                            <w:r w:rsidRPr="007121AA">
                              <w:rPr>
                                <w:b/>
                              </w:rPr>
                              <w:t xml:space="preserve"> sEddyProc</w:t>
                            </w:r>
                            <w:r>
                              <w:t>:</w:t>
                            </w:r>
                          </w:p>
                          <w:p w14:paraId="0C964D7D" w14:textId="77777777" w:rsidR="00F7300D" w:rsidRPr="00363B8D" w:rsidRDefault="00F7300D" w:rsidP="00BB67EA">
                            <w:pPr>
                              <w:rPr>
                                <w:sz w:val="20"/>
                              </w:rPr>
                            </w:pPr>
                          </w:p>
                          <w:p w14:paraId="7D276B41" w14:textId="77777777" w:rsidR="00F7300D" w:rsidRPr="0025467B" w:rsidRDefault="00F7300D" w:rsidP="00BB67EA">
                            <w:pPr>
                              <w:pStyle w:val="a4"/>
                              <w:numPr>
                                <w:ilvl w:val="0"/>
                                <w:numId w:val="13"/>
                              </w:numPr>
                              <w:rPr>
                                <w:rStyle w:val="Code-Text"/>
                              </w:rPr>
                            </w:pPr>
                            <w:r w:rsidRPr="0025467B">
                              <w:rPr>
                                <w:rStyle w:val="Code-Text"/>
                                <w:b/>
                              </w:rPr>
                              <w:t>Eddy.R, e.g.:</w:t>
                            </w:r>
                          </w:p>
                          <w:p w14:paraId="6C4A9B51" w14:textId="77777777" w:rsidR="00F7300D" w:rsidRPr="0025467B" w:rsidRDefault="00F7300D" w:rsidP="0025467B">
                            <w:pPr>
                              <w:pStyle w:val="a4"/>
                              <w:numPr>
                                <w:ilvl w:val="1"/>
                                <w:numId w:val="13"/>
                              </w:numPr>
                              <w:rPr>
                                <w:rStyle w:val="Code-Text"/>
                              </w:rPr>
                            </w:pPr>
                            <w:r w:rsidRPr="0025467B">
                              <w:rPr>
                                <w:rStyle w:val="Code-Text"/>
                              </w:rPr>
                              <w:t>New() – to initialize class</w:t>
                            </w:r>
                          </w:p>
                          <w:p w14:paraId="05355243" w14:textId="77777777" w:rsidR="00F7300D" w:rsidRPr="0025467B" w:rsidRDefault="00F7300D" w:rsidP="0025467B">
                            <w:pPr>
                              <w:pStyle w:val="a4"/>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14:paraId="69A1941A" w14:textId="77777777" w:rsidR="00F7300D" w:rsidRPr="00A801F4" w:rsidRDefault="00F7300D" w:rsidP="0025467B">
                            <w:pPr>
                              <w:pStyle w:val="a4"/>
                              <w:numPr>
                                <w:ilvl w:val="1"/>
                                <w:numId w:val="13"/>
                              </w:numPr>
                              <w:rPr>
                                <w:rStyle w:val="Code-Text"/>
                              </w:rPr>
                            </w:pPr>
                            <w:r w:rsidRPr="0025467B">
                              <w:rPr>
                                <w:rStyle w:val="Code-Text"/>
                              </w:rPr>
                              <w:t>sExportResults()</w:t>
                            </w:r>
                          </w:p>
                          <w:p w14:paraId="76BB9963" w14:textId="77777777" w:rsidR="00F7300D" w:rsidRPr="0025467B" w:rsidRDefault="00F7300D" w:rsidP="0025467B">
                            <w:pPr>
                              <w:pStyle w:val="a4"/>
                              <w:rPr>
                                <w:rStyle w:val="Code-Text"/>
                              </w:rPr>
                            </w:pPr>
                          </w:p>
                          <w:p w14:paraId="15F8530B" w14:textId="1DC86762" w:rsidR="00F7300D" w:rsidRPr="0025467B" w:rsidRDefault="00F7300D" w:rsidP="00DA686F">
                            <w:pPr>
                              <w:pStyle w:val="a4"/>
                              <w:numPr>
                                <w:ilvl w:val="0"/>
                                <w:numId w:val="13"/>
                              </w:numPr>
                              <w:rPr>
                                <w:rStyle w:val="Code-Text"/>
                              </w:rPr>
                            </w:pPr>
                            <w:r w:rsidRPr="0025467B">
                              <w:rPr>
                                <w:rStyle w:val="Code-Text"/>
                                <w:b/>
                              </w:rPr>
                              <w:t>Eddy</w:t>
                            </w:r>
                            <w:r>
                              <w:rPr>
                                <w:rStyle w:val="Code-Text"/>
                                <w:b/>
                              </w:rPr>
                              <w:t>UstarFilterDP</w:t>
                            </w:r>
                            <w:r w:rsidRPr="0025467B">
                              <w:rPr>
                                <w:rStyle w:val="Code-Text"/>
                                <w:b/>
                              </w:rPr>
                              <w:t>.R:</w:t>
                            </w:r>
                          </w:p>
                          <w:p w14:paraId="4237D1BF" w14:textId="52368F90" w:rsidR="00F7300D" w:rsidRDefault="00F7300D" w:rsidP="0025467B">
                            <w:pPr>
                              <w:pStyle w:val="a4"/>
                              <w:numPr>
                                <w:ilvl w:val="1"/>
                                <w:numId w:val="13"/>
                              </w:numPr>
                              <w:rPr>
                                <w:rStyle w:val="Code-Text"/>
                              </w:rPr>
                            </w:pPr>
                            <w:r w:rsidRPr="008120D4">
                              <w:rPr>
                                <w:rStyle w:val="Code-Text"/>
                              </w:rPr>
                              <w:t>sEstUstarThreshold</w:t>
                            </w:r>
                            <w:r>
                              <w:rPr>
                                <w:rStyle w:val="Code-Text"/>
                              </w:rPr>
                              <w:t>()</w:t>
                            </w:r>
                          </w:p>
                          <w:p w14:paraId="14861FB7" w14:textId="77777777" w:rsidR="00F7300D" w:rsidRPr="00A801F4" w:rsidRDefault="00F7300D" w:rsidP="0025467B">
                            <w:pPr>
                              <w:pStyle w:val="a4"/>
                              <w:ind w:left="1440"/>
                              <w:rPr>
                                <w:rStyle w:val="Code-Text"/>
                              </w:rPr>
                            </w:pPr>
                          </w:p>
                          <w:p w14:paraId="787B7409" w14:textId="77777777" w:rsidR="00F7300D" w:rsidRPr="0025467B" w:rsidRDefault="00F7300D" w:rsidP="00DA686F">
                            <w:pPr>
                              <w:pStyle w:val="a4"/>
                              <w:numPr>
                                <w:ilvl w:val="0"/>
                                <w:numId w:val="13"/>
                              </w:numPr>
                              <w:rPr>
                                <w:rStyle w:val="Code-Text"/>
                              </w:rPr>
                            </w:pPr>
                            <w:r>
                              <w:rPr>
                                <w:rStyle w:val="Code-Text"/>
                                <w:b/>
                              </w:rPr>
                              <w:t>EddyGapfilling.R, e.g.:</w:t>
                            </w:r>
                          </w:p>
                          <w:p w14:paraId="331F8531" w14:textId="77777777" w:rsidR="00F7300D" w:rsidRDefault="00F7300D" w:rsidP="0025467B">
                            <w:pPr>
                              <w:pStyle w:val="a4"/>
                              <w:numPr>
                                <w:ilvl w:val="1"/>
                                <w:numId w:val="13"/>
                              </w:numPr>
                              <w:rPr>
                                <w:rStyle w:val="Code-Text"/>
                              </w:rPr>
                            </w:pPr>
                            <w:r w:rsidRPr="0025467B">
                              <w:rPr>
                                <w:rStyle w:val="Code-Text"/>
                              </w:rPr>
                              <w:t>sMDSGapFill()</w:t>
                            </w:r>
                          </w:p>
                          <w:p w14:paraId="73B78F36" w14:textId="5C95F507" w:rsidR="00F7300D" w:rsidRPr="0025467B" w:rsidRDefault="00F7300D" w:rsidP="008120D4">
                            <w:pPr>
                              <w:pStyle w:val="a4"/>
                              <w:numPr>
                                <w:ilvl w:val="1"/>
                                <w:numId w:val="13"/>
                              </w:numPr>
                              <w:rPr>
                                <w:rStyle w:val="Code-Text"/>
                              </w:rPr>
                            </w:pPr>
                            <w:r w:rsidRPr="00A269D5">
                              <w:rPr>
                                <w:rStyle w:val="Code-Text"/>
                              </w:rPr>
                              <w:t>sMDSGapFillAfterUstar</w:t>
                            </w:r>
                            <w:r w:rsidRPr="0025467B">
                              <w:rPr>
                                <w:rStyle w:val="Code-Text"/>
                              </w:rPr>
                              <w:t>()</w:t>
                            </w:r>
                          </w:p>
                          <w:p w14:paraId="5B456F75" w14:textId="77777777" w:rsidR="00F7300D" w:rsidRPr="0025467B" w:rsidRDefault="00F7300D" w:rsidP="0025467B">
                            <w:pPr>
                              <w:pStyle w:val="a4"/>
                              <w:ind w:left="1440"/>
                              <w:rPr>
                                <w:rStyle w:val="Code-Text"/>
                              </w:rPr>
                            </w:pPr>
                          </w:p>
                          <w:p w14:paraId="11D1C05C" w14:textId="77777777" w:rsidR="00F7300D" w:rsidRPr="00A801F4" w:rsidRDefault="00F7300D" w:rsidP="0025467B">
                            <w:pPr>
                              <w:pStyle w:val="a4"/>
                              <w:numPr>
                                <w:ilvl w:val="0"/>
                                <w:numId w:val="13"/>
                              </w:numPr>
                              <w:rPr>
                                <w:rStyle w:val="Code-Text"/>
                              </w:rPr>
                            </w:pPr>
                            <w:r>
                              <w:rPr>
                                <w:rStyle w:val="Code-Text"/>
                                <w:b/>
                              </w:rPr>
                              <w:t>EddyPartitioning.R, e.g.:</w:t>
                            </w:r>
                          </w:p>
                          <w:p w14:paraId="36CD4FA1" w14:textId="77777777" w:rsidR="00F7300D" w:rsidRPr="00D00AAF" w:rsidRDefault="00F7300D" w:rsidP="0025467B">
                            <w:pPr>
                              <w:pStyle w:val="a4"/>
                              <w:numPr>
                                <w:ilvl w:val="1"/>
                                <w:numId w:val="13"/>
                              </w:numPr>
                              <w:rPr>
                                <w:rStyle w:val="Code-Text"/>
                              </w:rPr>
                            </w:pPr>
                            <w:r w:rsidRPr="00D00AAF">
                              <w:rPr>
                                <w:rStyle w:val="Code-Text"/>
                              </w:rPr>
                              <w:t>sMRFluxPartition()</w:t>
                            </w:r>
                          </w:p>
                          <w:p w14:paraId="7D74B4E4" w14:textId="77777777" w:rsidR="00F7300D" w:rsidRPr="0025467B" w:rsidRDefault="00F7300D" w:rsidP="0025467B">
                            <w:pPr>
                              <w:pStyle w:val="a4"/>
                              <w:ind w:left="1440"/>
                              <w:rPr>
                                <w:rStyle w:val="Code-Text"/>
                              </w:rPr>
                            </w:pPr>
                          </w:p>
                          <w:p w14:paraId="014C9421" w14:textId="77777777" w:rsidR="00F7300D" w:rsidRPr="0025467B" w:rsidRDefault="00F7300D" w:rsidP="00A801F4">
                            <w:pPr>
                              <w:pStyle w:val="a4"/>
                              <w:numPr>
                                <w:ilvl w:val="0"/>
                                <w:numId w:val="13"/>
                              </w:numPr>
                              <w:rPr>
                                <w:rStyle w:val="Code-Text"/>
                              </w:rPr>
                            </w:pPr>
                            <w:r>
                              <w:rPr>
                                <w:rStyle w:val="Code-Text"/>
                                <w:b/>
                              </w:rPr>
                              <w:t>EddyPlotting.R, e.g.:</w:t>
                            </w:r>
                          </w:p>
                          <w:p w14:paraId="71DB6EDB" w14:textId="77777777" w:rsidR="00F7300D" w:rsidRPr="0025467B" w:rsidRDefault="00F7300D" w:rsidP="0025467B">
                            <w:pPr>
                              <w:pStyle w:val="a4"/>
                              <w:numPr>
                                <w:ilvl w:val="1"/>
                                <w:numId w:val="13"/>
                              </w:numPr>
                              <w:rPr>
                                <w:rStyle w:val="Code-Text"/>
                              </w:rPr>
                            </w:pPr>
                            <w:r w:rsidRPr="0025467B">
                              <w:rPr>
                                <w:rStyle w:val="Code-Text"/>
                              </w:rPr>
                              <w:t>sPlotFingerprint()</w:t>
                            </w:r>
                          </w:p>
                          <w:p w14:paraId="0A38C298" w14:textId="77777777" w:rsidR="00F7300D" w:rsidRPr="0025467B" w:rsidRDefault="00F7300D" w:rsidP="0025467B">
                            <w:pPr>
                              <w:pStyle w:val="a4"/>
                              <w:numPr>
                                <w:ilvl w:val="1"/>
                                <w:numId w:val="13"/>
                              </w:numPr>
                              <w:rPr>
                                <w:rStyle w:val="Code-Text"/>
                              </w:rPr>
                            </w:pPr>
                            <w:r w:rsidRPr="0025467B">
                              <w:rPr>
                                <w:rStyle w:val="Code-Text"/>
                              </w:rPr>
                              <w:t>sPlotHHFluxes()</w:t>
                            </w:r>
                          </w:p>
                          <w:p w14:paraId="3E8E09F9" w14:textId="77777777" w:rsidR="00F7300D" w:rsidRPr="0025467B" w:rsidRDefault="00F7300D" w:rsidP="0025467B">
                            <w:pPr>
                              <w:pStyle w:val="a4"/>
                              <w:numPr>
                                <w:ilvl w:val="1"/>
                                <w:numId w:val="13"/>
                              </w:numPr>
                              <w:rPr>
                                <w:rStyle w:val="Code-Text"/>
                              </w:rPr>
                            </w:pPr>
                            <w:r w:rsidRPr="0025467B">
                              <w:rPr>
                                <w:rStyle w:val="Code-Text"/>
                              </w:rPr>
                              <w:t>sPlotDiurnalCycle()</w:t>
                            </w:r>
                          </w:p>
                          <w:p w14:paraId="6A217D9B" w14:textId="77777777" w:rsidR="00F7300D" w:rsidRPr="0025467B" w:rsidRDefault="00F7300D" w:rsidP="0025467B">
                            <w:pPr>
                              <w:pStyle w:val="a4"/>
                              <w:numPr>
                                <w:ilvl w:val="1"/>
                                <w:numId w:val="13"/>
                              </w:numPr>
                              <w:rPr>
                                <w:rStyle w:val="Code-Text"/>
                              </w:rPr>
                            </w:pPr>
                            <w:r w:rsidRPr="0025467B">
                              <w:rPr>
                                <w:rStyle w:val="Code-Text"/>
                              </w:rPr>
                              <w:t>sPlotDailySums()</w:t>
                            </w:r>
                          </w:p>
                          <w:p w14:paraId="21DC8F95" w14:textId="77777777" w:rsidR="00F7300D" w:rsidRPr="00A801F4" w:rsidRDefault="00F7300D" w:rsidP="00A801F4">
                            <w:pPr>
                              <w:pStyle w:val="a4"/>
                              <w:rPr>
                                <w:rStyle w:val="Code-Text"/>
                              </w:rPr>
                            </w:pPr>
                          </w:p>
                          <w:p w14:paraId="257D0CAA" w14:textId="77777777" w:rsidR="00F7300D" w:rsidRDefault="00F7300D" w:rsidP="001A3F91">
                            <w:pPr>
                              <w:rPr>
                                <w:rStyle w:val="Code-Text"/>
                              </w:rPr>
                            </w:pPr>
                          </w:p>
                          <w:p w14:paraId="495B9ED0" w14:textId="77777777" w:rsidR="00F7300D" w:rsidRDefault="00F7300D" w:rsidP="00B352C7">
                            <w:pPr>
                              <w:rPr>
                                <w:rStyle w:val="Code-Text"/>
                              </w:rPr>
                            </w:pPr>
                          </w:p>
                          <w:p w14:paraId="5AE86F39" w14:textId="77777777" w:rsidR="00F7300D" w:rsidRDefault="00F7300D" w:rsidP="00B352C7">
                            <w:pPr>
                              <w:rPr>
                                <w:rStyle w:val="Code-Text"/>
                              </w:rPr>
                            </w:pPr>
                          </w:p>
                          <w:p w14:paraId="21FFB97F" w14:textId="77777777" w:rsidR="00F7300D" w:rsidRDefault="00F7300D" w:rsidP="00B352C7">
                            <w:pPr>
                              <w:rPr>
                                <w:rStyle w:val="Code-Text"/>
                              </w:rPr>
                            </w:pPr>
                          </w:p>
                          <w:p w14:paraId="6A7C042B" w14:textId="77777777" w:rsidR="00F7300D" w:rsidRPr="004B0D54" w:rsidRDefault="00F7300D" w:rsidP="00BB67EA">
                            <w:pPr>
                              <w:ind w:left="360"/>
                              <w:rPr>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F855C6" id="Rectangle 2" o:spid="_x0000_s1028" style="position:absolute;margin-left:32.2pt;margin-top:35.85pt;width:314.25pt;height:304.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" fillcolor="#95b3d7 [1940]" strokecolor="black [3213]" strokeweight="1.5pt">
                <v:shadow opacity="22938f" offset="0"/>
                <v:textbox inset=",7.2pt,,7.2pt">
                  <w:txbxContent>
                    <w:p w14:paraId="1BA10DAC" w14:textId="77777777" w:rsidR="00F7300D" w:rsidRDefault="00F7300D" w:rsidP="00BB67EA">
                      <w:r w:rsidRPr="007121AA">
                        <w:t>Functions (methods) of</w:t>
                      </w:r>
                      <w:r w:rsidRPr="007121AA">
                        <w:rPr>
                          <w:b/>
                        </w:rPr>
                        <w:t xml:space="preserve"> sEddyProc</w:t>
                      </w:r>
                      <w:r>
                        <w:t>:</w:t>
                      </w:r>
                    </w:p>
                    <w:p w14:paraId="0C964D7D" w14:textId="77777777" w:rsidR="00F7300D" w:rsidRPr="00363B8D" w:rsidRDefault="00F7300D" w:rsidP="00BB67EA">
                      <w:pPr>
                        <w:rPr>
                          <w:sz w:val="20"/>
                        </w:rPr>
                      </w:pPr>
                    </w:p>
                    <w:p w14:paraId="7D276B41" w14:textId="77777777" w:rsidR="00F7300D" w:rsidRPr="0025467B" w:rsidRDefault="00F7300D" w:rsidP="00BB67EA">
                      <w:pPr>
                        <w:pStyle w:val="a4"/>
                        <w:numPr>
                          <w:ilvl w:val="0"/>
                          <w:numId w:val="13"/>
                        </w:numPr>
                        <w:rPr>
                          <w:rStyle w:val="Code-Text"/>
                        </w:rPr>
                      </w:pPr>
                      <w:r w:rsidRPr="0025467B">
                        <w:rPr>
                          <w:rStyle w:val="Code-Text"/>
                          <w:b/>
                        </w:rPr>
                        <w:t>Eddy.R, e.g.:</w:t>
                      </w:r>
                    </w:p>
                    <w:p w14:paraId="6C4A9B51" w14:textId="77777777" w:rsidR="00F7300D" w:rsidRPr="0025467B" w:rsidRDefault="00F7300D" w:rsidP="0025467B">
                      <w:pPr>
                        <w:pStyle w:val="a4"/>
                        <w:numPr>
                          <w:ilvl w:val="1"/>
                          <w:numId w:val="13"/>
                        </w:numPr>
                        <w:rPr>
                          <w:rStyle w:val="Code-Text"/>
                        </w:rPr>
                      </w:pPr>
                      <w:r w:rsidRPr="0025467B">
                        <w:rPr>
                          <w:rStyle w:val="Code-Text"/>
                        </w:rPr>
                        <w:t>New() – to initialize class</w:t>
                      </w:r>
                    </w:p>
                    <w:p w14:paraId="05355243" w14:textId="77777777" w:rsidR="00F7300D" w:rsidRPr="0025467B" w:rsidRDefault="00F7300D" w:rsidP="0025467B">
                      <w:pPr>
                        <w:pStyle w:val="a4"/>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14:paraId="69A1941A" w14:textId="77777777" w:rsidR="00F7300D" w:rsidRPr="00A801F4" w:rsidRDefault="00F7300D" w:rsidP="0025467B">
                      <w:pPr>
                        <w:pStyle w:val="a4"/>
                        <w:numPr>
                          <w:ilvl w:val="1"/>
                          <w:numId w:val="13"/>
                        </w:numPr>
                        <w:rPr>
                          <w:rStyle w:val="Code-Text"/>
                        </w:rPr>
                      </w:pPr>
                      <w:r w:rsidRPr="0025467B">
                        <w:rPr>
                          <w:rStyle w:val="Code-Text"/>
                        </w:rPr>
                        <w:t>sExportResults()</w:t>
                      </w:r>
                    </w:p>
                    <w:p w14:paraId="76BB9963" w14:textId="77777777" w:rsidR="00F7300D" w:rsidRPr="0025467B" w:rsidRDefault="00F7300D" w:rsidP="0025467B">
                      <w:pPr>
                        <w:pStyle w:val="a4"/>
                        <w:rPr>
                          <w:rStyle w:val="Code-Text"/>
                        </w:rPr>
                      </w:pPr>
                    </w:p>
                    <w:p w14:paraId="15F8530B" w14:textId="1DC86762" w:rsidR="00F7300D" w:rsidRPr="0025467B" w:rsidRDefault="00F7300D" w:rsidP="00DA686F">
                      <w:pPr>
                        <w:pStyle w:val="a4"/>
                        <w:numPr>
                          <w:ilvl w:val="0"/>
                          <w:numId w:val="13"/>
                        </w:numPr>
                        <w:rPr>
                          <w:rStyle w:val="Code-Text"/>
                        </w:rPr>
                      </w:pPr>
                      <w:r w:rsidRPr="0025467B">
                        <w:rPr>
                          <w:rStyle w:val="Code-Text"/>
                          <w:b/>
                        </w:rPr>
                        <w:t>Eddy</w:t>
                      </w:r>
                      <w:r>
                        <w:rPr>
                          <w:rStyle w:val="Code-Text"/>
                          <w:b/>
                        </w:rPr>
                        <w:t>UstarFilterDP</w:t>
                      </w:r>
                      <w:r w:rsidRPr="0025467B">
                        <w:rPr>
                          <w:rStyle w:val="Code-Text"/>
                          <w:b/>
                        </w:rPr>
                        <w:t>.R:</w:t>
                      </w:r>
                    </w:p>
                    <w:p w14:paraId="4237D1BF" w14:textId="52368F90" w:rsidR="00F7300D" w:rsidRDefault="00F7300D" w:rsidP="0025467B">
                      <w:pPr>
                        <w:pStyle w:val="a4"/>
                        <w:numPr>
                          <w:ilvl w:val="1"/>
                          <w:numId w:val="13"/>
                        </w:numPr>
                        <w:rPr>
                          <w:rStyle w:val="Code-Text"/>
                        </w:rPr>
                      </w:pPr>
                      <w:r w:rsidRPr="008120D4">
                        <w:rPr>
                          <w:rStyle w:val="Code-Text"/>
                        </w:rPr>
                        <w:t>sEstUstarThreshold</w:t>
                      </w:r>
                      <w:r>
                        <w:rPr>
                          <w:rStyle w:val="Code-Text"/>
                        </w:rPr>
                        <w:t>()</w:t>
                      </w:r>
                    </w:p>
                    <w:p w14:paraId="14861FB7" w14:textId="77777777" w:rsidR="00F7300D" w:rsidRPr="00A801F4" w:rsidRDefault="00F7300D" w:rsidP="0025467B">
                      <w:pPr>
                        <w:pStyle w:val="a4"/>
                        <w:ind w:left="1440"/>
                        <w:rPr>
                          <w:rStyle w:val="Code-Text"/>
                        </w:rPr>
                      </w:pPr>
                    </w:p>
                    <w:p w14:paraId="787B7409" w14:textId="77777777" w:rsidR="00F7300D" w:rsidRPr="0025467B" w:rsidRDefault="00F7300D" w:rsidP="00DA686F">
                      <w:pPr>
                        <w:pStyle w:val="a4"/>
                        <w:numPr>
                          <w:ilvl w:val="0"/>
                          <w:numId w:val="13"/>
                        </w:numPr>
                        <w:rPr>
                          <w:rStyle w:val="Code-Text"/>
                        </w:rPr>
                      </w:pPr>
                      <w:r>
                        <w:rPr>
                          <w:rStyle w:val="Code-Text"/>
                          <w:b/>
                        </w:rPr>
                        <w:t>EddyGapfilling.R, e.g.:</w:t>
                      </w:r>
                    </w:p>
                    <w:p w14:paraId="331F8531" w14:textId="77777777" w:rsidR="00F7300D" w:rsidRDefault="00F7300D" w:rsidP="0025467B">
                      <w:pPr>
                        <w:pStyle w:val="a4"/>
                        <w:numPr>
                          <w:ilvl w:val="1"/>
                          <w:numId w:val="13"/>
                        </w:numPr>
                        <w:rPr>
                          <w:rStyle w:val="Code-Text"/>
                        </w:rPr>
                      </w:pPr>
                      <w:r w:rsidRPr="0025467B">
                        <w:rPr>
                          <w:rStyle w:val="Code-Text"/>
                        </w:rPr>
                        <w:t>sMDSGapFill()</w:t>
                      </w:r>
                    </w:p>
                    <w:p w14:paraId="73B78F36" w14:textId="5C95F507" w:rsidR="00F7300D" w:rsidRPr="0025467B" w:rsidRDefault="00F7300D" w:rsidP="008120D4">
                      <w:pPr>
                        <w:pStyle w:val="a4"/>
                        <w:numPr>
                          <w:ilvl w:val="1"/>
                          <w:numId w:val="13"/>
                        </w:numPr>
                        <w:rPr>
                          <w:rStyle w:val="Code-Text"/>
                        </w:rPr>
                      </w:pPr>
                      <w:r w:rsidRPr="00A269D5">
                        <w:rPr>
                          <w:rStyle w:val="Code-Text"/>
                        </w:rPr>
                        <w:t>sMDSGapFillAfterUstar</w:t>
                      </w:r>
                      <w:r w:rsidRPr="0025467B">
                        <w:rPr>
                          <w:rStyle w:val="Code-Text"/>
                        </w:rPr>
                        <w:t>()</w:t>
                      </w:r>
                    </w:p>
                    <w:p w14:paraId="5B456F75" w14:textId="77777777" w:rsidR="00F7300D" w:rsidRPr="0025467B" w:rsidRDefault="00F7300D" w:rsidP="0025467B">
                      <w:pPr>
                        <w:pStyle w:val="a4"/>
                        <w:ind w:left="1440"/>
                        <w:rPr>
                          <w:rStyle w:val="Code-Text"/>
                        </w:rPr>
                      </w:pPr>
                    </w:p>
                    <w:p w14:paraId="11D1C05C" w14:textId="77777777" w:rsidR="00F7300D" w:rsidRPr="00A801F4" w:rsidRDefault="00F7300D" w:rsidP="0025467B">
                      <w:pPr>
                        <w:pStyle w:val="a4"/>
                        <w:numPr>
                          <w:ilvl w:val="0"/>
                          <w:numId w:val="13"/>
                        </w:numPr>
                        <w:rPr>
                          <w:rStyle w:val="Code-Text"/>
                        </w:rPr>
                      </w:pPr>
                      <w:r>
                        <w:rPr>
                          <w:rStyle w:val="Code-Text"/>
                          <w:b/>
                        </w:rPr>
                        <w:t>EddyPartitioning.R, e.g.:</w:t>
                      </w:r>
                    </w:p>
                    <w:p w14:paraId="36CD4FA1" w14:textId="77777777" w:rsidR="00F7300D" w:rsidRPr="00D00AAF" w:rsidRDefault="00F7300D" w:rsidP="0025467B">
                      <w:pPr>
                        <w:pStyle w:val="a4"/>
                        <w:numPr>
                          <w:ilvl w:val="1"/>
                          <w:numId w:val="13"/>
                        </w:numPr>
                        <w:rPr>
                          <w:rStyle w:val="Code-Text"/>
                        </w:rPr>
                      </w:pPr>
                      <w:r w:rsidRPr="00D00AAF">
                        <w:rPr>
                          <w:rStyle w:val="Code-Text"/>
                        </w:rPr>
                        <w:t>sMRFluxPartition()</w:t>
                      </w:r>
                    </w:p>
                    <w:p w14:paraId="7D74B4E4" w14:textId="77777777" w:rsidR="00F7300D" w:rsidRPr="0025467B" w:rsidRDefault="00F7300D" w:rsidP="0025467B">
                      <w:pPr>
                        <w:pStyle w:val="a4"/>
                        <w:ind w:left="1440"/>
                        <w:rPr>
                          <w:rStyle w:val="Code-Text"/>
                        </w:rPr>
                      </w:pPr>
                    </w:p>
                    <w:p w14:paraId="014C9421" w14:textId="77777777" w:rsidR="00F7300D" w:rsidRPr="0025467B" w:rsidRDefault="00F7300D" w:rsidP="00A801F4">
                      <w:pPr>
                        <w:pStyle w:val="a4"/>
                        <w:numPr>
                          <w:ilvl w:val="0"/>
                          <w:numId w:val="13"/>
                        </w:numPr>
                        <w:rPr>
                          <w:rStyle w:val="Code-Text"/>
                        </w:rPr>
                      </w:pPr>
                      <w:r>
                        <w:rPr>
                          <w:rStyle w:val="Code-Text"/>
                          <w:b/>
                        </w:rPr>
                        <w:t>EddyPlotting.R, e.g.:</w:t>
                      </w:r>
                    </w:p>
                    <w:p w14:paraId="71DB6EDB" w14:textId="77777777" w:rsidR="00F7300D" w:rsidRPr="0025467B" w:rsidRDefault="00F7300D" w:rsidP="0025467B">
                      <w:pPr>
                        <w:pStyle w:val="a4"/>
                        <w:numPr>
                          <w:ilvl w:val="1"/>
                          <w:numId w:val="13"/>
                        </w:numPr>
                        <w:rPr>
                          <w:rStyle w:val="Code-Text"/>
                        </w:rPr>
                      </w:pPr>
                      <w:r w:rsidRPr="0025467B">
                        <w:rPr>
                          <w:rStyle w:val="Code-Text"/>
                        </w:rPr>
                        <w:t>sPlotFingerprint()</w:t>
                      </w:r>
                    </w:p>
                    <w:p w14:paraId="0A38C298" w14:textId="77777777" w:rsidR="00F7300D" w:rsidRPr="0025467B" w:rsidRDefault="00F7300D" w:rsidP="0025467B">
                      <w:pPr>
                        <w:pStyle w:val="a4"/>
                        <w:numPr>
                          <w:ilvl w:val="1"/>
                          <w:numId w:val="13"/>
                        </w:numPr>
                        <w:rPr>
                          <w:rStyle w:val="Code-Text"/>
                        </w:rPr>
                      </w:pPr>
                      <w:r w:rsidRPr="0025467B">
                        <w:rPr>
                          <w:rStyle w:val="Code-Text"/>
                        </w:rPr>
                        <w:t>sPlotHHFluxes()</w:t>
                      </w:r>
                    </w:p>
                    <w:p w14:paraId="3E8E09F9" w14:textId="77777777" w:rsidR="00F7300D" w:rsidRPr="0025467B" w:rsidRDefault="00F7300D" w:rsidP="0025467B">
                      <w:pPr>
                        <w:pStyle w:val="a4"/>
                        <w:numPr>
                          <w:ilvl w:val="1"/>
                          <w:numId w:val="13"/>
                        </w:numPr>
                        <w:rPr>
                          <w:rStyle w:val="Code-Text"/>
                        </w:rPr>
                      </w:pPr>
                      <w:r w:rsidRPr="0025467B">
                        <w:rPr>
                          <w:rStyle w:val="Code-Text"/>
                        </w:rPr>
                        <w:t>sPlotDiurnalCycle()</w:t>
                      </w:r>
                    </w:p>
                    <w:p w14:paraId="6A217D9B" w14:textId="77777777" w:rsidR="00F7300D" w:rsidRPr="0025467B" w:rsidRDefault="00F7300D" w:rsidP="0025467B">
                      <w:pPr>
                        <w:pStyle w:val="a4"/>
                        <w:numPr>
                          <w:ilvl w:val="1"/>
                          <w:numId w:val="13"/>
                        </w:numPr>
                        <w:rPr>
                          <w:rStyle w:val="Code-Text"/>
                        </w:rPr>
                      </w:pPr>
                      <w:r w:rsidRPr="0025467B">
                        <w:rPr>
                          <w:rStyle w:val="Code-Text"/>
                        </w:rPr>
                        <w:t>sPlotDailySums()</w:t>
                      </w:r>
                    </w:p>
                    <w:p w14:paraId="21DC8F95" w14:textId="77777777" w:rsidR="00F7300D" w:rsidRPr="00A801F4" w:rsidRDefault="00F7300D" w:rsidP="00A801F4">
                      <w:pPr>
                        <w:pStyle w:val="a4"/>
                        <w:rPr>
                          <w:rStyle w:val="Code-Text"/>
                        </w:rPr>
                      </w:pPr>
                    </w:p>
                    <w:p w14:paraId="257D0CAA" w14:textId="77777777" w:rsidR="00F7300D" w:rsidRDefault="00F7300D" w:rsidP="001A3F91">
                      <w:pPr>
                        <w:rPr>
                          <w:rStyle w:val="Code-Text"/>
                        </w:rPr>
                      </w:pPr>
                    </w:p>
                    <w:p w14:paraId="495B9ED0" w14:textId="77777777" w:rsidR="00F7300D" w:rsidRDefault="00F7300D" w:rsidP="00B352C7">
                      <w:pPr>
                        <w:rPr>
                          <w:rStyle w:val="Code-Text"/>
                        </w:rPr>
                      </w:pPr>
                    </w:p>
                    <w:p w14:paraId="5AE86F39" w14:textId="77777777" w:rsidR="00F7300D" w:rsidRDefault="00F7300D" w:rsidP="00B352C7">
                      <w:pPr>
                        <w:rPr>
                          <w:rStyle w:val="Code-Text"/>
                        </w:rPr>
                      </w:pPr>
                    </w:p>
                    <w:p w14:paraId="21FFB97F" w14:textId="77777777" w:rsidR="00F7300D" w:rsidRDefault="00F7300D" w:rsidP="00B352C7">
                      <w:pPr>
                        <w:rPr>
                          <w:rStyle w:val="Code-Text"/>
                        </w:rPr>
                      </w:pPr>
                    </w:p>
                    <w:p w14:paraId="6A7C042B" w14:textId="77777777" w:rsidR="00F7300D" w:rsidRPr="004B0D54" w:rsidRDefault="00F7300D" w:rsidP="00BB67EA">
                      <w:pPr>
                        <w:ind w:left="360"/>
                        <w:rPr>
                          <w:sz w:val="20"/>
                        </w:rPr>
                      </w:pPr>
                    </w:p>
                  </w:txbxContent>
                </v:textbox>
              </v:rect>
            </w:pict>
          </mc:Fallback>
        </mc:AlternateContent>
      </w:r>
    </w:p>
    <w:p w14:paraId="5A6D363D" w14:textId="77777777" w:rsidR="00194356" w:rsidRPr="00B03E4C" w:rsidRDefault="00194356" w:rsidP="00194356">
      <w:pPr>
        <w:pStyle w:val="1"/>
        <w:numPr>
          <w:ilvl w:val="0"/>
          <w:numId w:val="0"/>
        </w:numPr>
      </w:pPr>
    </w:p>
    <w:p w14:paraId="2AC6A43E" w14:textId="0804A006" w:rsidR="00194356" w:rsidRPr="00B03E4C" w:rsidRDefault="008A0AFA" w:rsidP="00194356">
      <w:pPr>
        <w:pStyle w:val="1"/>
        <w:numPr>
          <w:ilvl w:val="0"/>
          <w:numId w:val="0"/>
        </w:numPr>
      </w:pPr>
      <w:r>
        <w:rPr>
          <w:b w:val="0"/>
          <w:noProof/>
          <w:u w:val="single"/>
          <w:lang w:val="ru-RU" w:eastAsia="ru-RU"/>
        </w:rPr>
        <mc:AlternateContent>
          <mc:Choice Requires="wps">
            <w:drawing>
              <wp:anchor distT="0" distB="0" distL="114300" distR="114300" simplePos="0" relativeHeight="251674624" behindDoc="0" locked="0" layoutInCell="1" allowOverlap="1" wp14:anchorId="00B63AED" wp14:editId="6D6CF51F">
                <wp:simplePos x="0" y="0"/>
                <wp:positionH relativeFrom="column">
                  <wp:posOffset>4523740</wp:posOffset>
                </wp:positionH>
                <wp:positionV relativeFrom="paragraph">
                  <wp:posOffset>414020</wp:posOffset>
                </wp:positionV>
                <wp:extent cx="1257300" cy="1143000"/>
                <wp:effectExtent l="3810" t="0" r="0" b="3175"/>
                <wp:wrapNone/>
                <wp:docPr id="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14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FD0FF" w14:textId="77777777" w:rsidR="00F7300D" w:rsidRPr="004B0D54" w:rsidRDefault="00F7300D" w:rsidP="00376257">
                            <w:pPr>
                              <w:jc w:val="center"/>
                              <w:rPr>
                                <w:b/>
                              </w:rPr>
                            </w:pPr>
                            <w:r w:rsidRPr="004B0D54">
                              <w:rPr>
                                <w:b/>
                              </w:rPr>
                              <w:t>R5 reference class for</w:t>
                            </w:r>
                            <w:r>
                              <w:rPr>
                                <w:b/>
                              </w:rPr>
                              <w:t xml:space="preserve"> processing of</w:t>
                            </w:r>
                          </w:p>
                          <w:p w14:paraId="1691AAF8" w14:textId="77777777" w:rsidR="00F7300D" w:rsidRPr="004B0D54" w:rsidRDefault="00F7300D" w:rsidP="00376257">
                            <w:pPr>
                              <w:jc w:val="center"/>
                              <w:rPr>
                                <w:b/>
                              </w:rPr>
                            </w:pPr>
                            <w:r>
                              <w:rPr>
                                <w:b/>
                              </w:rPr>
                              <w:t>(half-)hourly eddy data</w:t>
                            </w:r>
                          </w:p>
                          <w:p w14:paraId="6D58A7E2" w14:textId="77777777" w:rsidR="00F7300D" w:rsidRDefault="00F7300D" w:rsidP="00376257">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63AED" id="Text Box 22" o:spid="_x0000_s1029" type="#_x0000_t202" style="position:absolute;margin-left:356.2pt;margin-top:32.6pt;width:99pt;height:9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" filled="f" stroked="f">
                <v:textbox inset=",7.2pt,,7.2pt">
                  <w:txbxContent>
                    <w:p w14:paraId="43CFD0FF" w14:textId="77777777" w:rsidR="00F7300D" w:rsidRPr="004B0D54" w:rsidRDefault="00F7300D" w:rsidP="00376257">
                      <w:pPr>
                        <w:jc w:val="center"/>
                        <w:rPr>
                          <w:b/>
                        </w:rPr>
                      </w:pPr>
                      <w:r w:rsidRPr="004B0D54">
                        <w:rPr>
                          <w:b/>
                        </w:rPr>
                        <w:t>R5 reference class for</w:t>
                      </w:r>
                      <w:r>
                        <w:rPr>
                          <w:b/>
                        </w:rPr>
                        <w:t xml:space="preserve"> processing of</w:t>
                      </w:r>
                    </w:p>
                    <w:p w14:paraId="1691AAF8" w14:textId="77777777" w:rsidR="00F7300D" w:rsidRPr="004B0D54" w:rsidRDefault="00F7300D" w:rsidP="00376257">
                      <w:pPr>
                        <w:jc w:val="center"/>
                        <w:rPr>
                          <w:b/>
                        </w:rPr>
                      </w:pPr>
                      <w:r>
                        <w:rPr>
                          <w:b/>
                        </w:rPr>
                        <w:t>(half-)hourly eddy data</w:t>
                      </w:r>
                    </w:p>
                    <w:p w14:paraId="6D58A7E2" w14:textId="77777777" w:rsidR="00F7300D" w:rsidRDefault="00F7300D" w:rsidP="00376257">
                      <w:pPr>
                        <w:jc w:val="center"/>
                      </w:pPr>
                    </w:p>
                  </w:txbxContent>
                </v:textbox>
              </v:shape>
            </w:pict>
          </mc:Fallback>
        </mc:AlternateConten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2"/>
      </w:pPr>
      <w:bookmarkStart w:id="9" w:name="_Toc251238846"/>
      <w:bookmarkStart w:id="10" w:name="_Toc251238899"/>
      <w:bookmarkStart w:id="11" w:name="_Toc251497457"/>
      <w:r>
        <w:lastRenderedPageBreak/>
        <w:t>Package s</w:t>
      </w:r>
      <w:r w:rsidR="0097190A" w:rsidRPr="00B03E4C">
        <w:t>cript</w:t>
      </w:r>
      <w:r w:rsidR="00254F74" w:rsidRPr="00B03E4C">
        <w:t xml:space="preserve"> dependencies</w:t>
      </w:r>
      <w:bookmarkEnd w:id="9"/>
      <w:bookmarkEnd w:id="10"/>
      <w:bookmarkEnd w:id="11"/>
    </w:p>
    <w:p w14:paraId="29CD5A29" w14:textId="60487D3C" w:rsidR="00254F74" w:rsidRPr="00B03E4C" w:rsidRDefault="008A0AFA" w:rsidP="00254F74">
      <w:r>
        <w:rPr>
          <w:noProof/>
          <w:lang w:val="ru-RU" w:eastAsia="ru-RU"/>
        </w:rPr>
        <mc:AlternateContent>
          <mc:Choice Requires="wps">
            <w:drawing>
              <wp:anchor distT="0" distB="0" distL="114300" distR="114300" simplePos="0" relativeHeight="251665408" behindDoc="0" locked="0" layoutInCell="1" allowOverlap="1" wp14:anchorId="69FF3C02" wp14:editId="00DAADC1">
                <wp:simplePos x="0" y="0"/>
                <wp:positionH relativeFrom="column">
                  <wp:posOffset>1323340</wp:posOffset>
                </wp:positionH>
                <wp:positionV relativeFrom="paragraph">
                  <wp:posOffset>151765</wp:posOffset>
                </wp:positionV>
                <wp:extent cx="1247775" cy="333375"/>
                <wp:effectExtent l="13335" t="9525" r="15240" b="9525"/>
                <wp:wrapNone/>
                <wp:docPr id="1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BE8B3"/>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56AE8A72" w14:textId="77777777" w:rsidR="00F7300D" w:rsidRPr="004B0D54" w:rsidRDefault="00F7300D" w:rsidP="00A41AE1">
                            <w:pPr>
                              <w:jc w:val="center"/>
                              <w:rPr>
                                <w:sz w:val="20"/>
                              </w:rPr>
                            </w:pPr>
                            <w:r>
                              <w:t>DataFunctions.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FF3C02" id="Rectangle 10" o:spid="_x0000_s1030" style="position:absolute;margin-left:104.2pt;margin-top:11.95pt;width:9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" fillcolor="#fbe8b3" strokecolor="black [3213]" strokeweight="1.5pt">
                <v:shadow opacity="22938f" offset="0"/>
                <v:textbox inset="1mm,1mm,1mm,1mm">
                  <w:txbxContent>
                    <w:p w14:paraId="56AE8A72" w14:textId="77777777" w:rsidR="00F7300D" w:rsidRPr="004B0D54" w:rsidRDefault="00F7300D" w:rsidP="00A41AE1">
                      <w:pPr>
                        <w:jc w:val="center"/>
                        <w:rPr>
                          <w:sz w:val="20"/>
                        </w:rPr>
                      </w:pPr>
                      <w:r>
                        <w:t>DataFunctions.R</w:t>
                      </w:r>
                    </w:p>
                  </w:txbxContent>
                </v:textbox>
              </v:rect>
            </w:pict>
          </mc:Fallback>
        </mc:AlternateContent>
      </w:r>
      <w:r>
        <w:rPr>
          <w:noProof/>
          <w:lang w:val="ru-RU" w:eastAsia="ru-RU"/>
        </w:rPr>
        <mc:AlternateContent>
          <mc:Choice Requires="wps">
            <w:drawing>
              <wp:anchor distT="0" distB="0" distL="114300" distR="114300" simplePos="0" relativeHeight="251675648" behindDoc="0" locked="0" layoutInCell="1" allowOverlap="1" wp14:anchorId="7FAE157B" wp14:editId="43CBB6FE">
                <wp:simplePos x="0" y="0"/>
                <wp:positionH relativeFrom="column">
                  <wp:posOffset>4638040</wp:posOffset>
                </wp:positionH>
                <wp:positionV relativeFrom="paragraph">
                  <wp:posOffset>151765</wp:posOffset>
                </wp:positionV>
                <wp:extent cx="1247775" cy="333375"/>
                <wp:effectExtent l="13335" t="9525" r="15240" b="9525"/>
                <wp:wrapTight wrapText="bothSides">
                  <wp:wrapPolygon edited="0">
                    <wp:start x="-55" y="-123"/>
                    <wp:lineTo x="-55" y="21477"/>
                    <wp:lineTo x="21655" y="21477"/>
                    <wp:lineTo x="21655" y="-123"/>
                    <wp:lineTo x="-55" y="-123"/>
                  </wp:wrapPolygon>
                </wp:wrapTight>
                <wp:docPr id="15"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BE8B3"/>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4728FE9D" w14:textId="77777777" w:rsidR="00F7300D" w:rsidRPr="004B0D54" w:rsidRDefault="00F7300D" w:rsidP="009D75CB">
                            <w:pPr>
                              <w:jc w:val="center"/>
                              <w:rPr>
                                <w:sz w:val="20"/>
                              </w:rPr>
                            </w:pPr>
                            <w:r>
                              <w:t>GeoFunctions.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AE157B" id="Rectangle 26" o:spid="_x0000_s1031" style="position:absolute;margin-left:365.2pt;margin-top:11.95pt;width:98.2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" fillcolor="#fbe8b3" strokecolor="black [3213]" strokeweight="1.5pt">
                <v:shadow opacity="22938f" offset="0"/>
                <v:textbox inset="1mm,1mm,1mm,1mm">
                  <w:txbxContent>
                    <w:p w14:paraId="4728FE9D" w14:textId="77777777" w:rsidR="00F7300D" w:rsidRPr="004B0D54" w:rsidRDefault="00F7300D" w:rsidP="009D75CB">
                      <w:pPr>
                        <w:jc w:val="center"/>
                        <w:rPr>
                          <w:sz w:val="20"/>
                        </w:rPr>
                      </w:pPr>
                      <w:r>
                        <w:t>GeoFunctions.R</w:t>
                      </w:r>
                    </w:p>
                  </w:txbxContent>
                </v:textbox>
                <w10:wrap type="tight"/>
              </v:rect>
            </w:pict>
          </mc:Fallback>
        </mc:AlternateContent>
      </w:r>
    </w:p>
    <w:p w14:paraId="46089A8E" w14:textId="083211D8" w:rsidR="00254F74" w:rsidRPr="00B03E4C" w:rsidRDefault="008A0AFA" w:rsidP="00254F74">
      <w:r>
        <w:rPr>
          <w:noProof/>
          <w:lang w:val="ru-RU" w:eastAsia="ru-RU"/>
        </w:rPr>
        <mc:AlternateContent>
          <mc:Choice Requires="wps">
            <w:drawing>
              <wp:anchor distT="0" distB="0" distL="114300" distR="114300" simplePos="0" relativeHeight="251679744" behindDoc="0" locked="0" layoutInCell="1" allowOverlap="1" wp14:anchorId="547B058B" wp14:editId="3E240DCC">
                <wp:simplePos x="0" y="0"/>
                <wp:positionH relativeFrom="column">
                  <wp:posOffset>2580640</wp:posOffset>
                </wp:positionH>
                <wp:positionV relativeFrom="paragraph">
                  <wp:posOffset>205105</wp:posOffset>
                </wp:positionV>
                <wp:extent cx="2057400" cy="0"/>
                <wp:effectExtent l="13335" t="9525" r="15240" b="9525"/>
                <wp:wrapNone/>
                <wp:docPr id="14"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57400" cy="0"/>
                        </a:xfrm>
                        <a:prstGeom prst="line">
                          <a:avLst/>
                        </a:prstGeom>
                        <a:noFill/>
                        <a:ln w="12700" cap="rnd">
                          <a:solidFill>
                            <a:schemeClr val="tx1">
                              <a:lumMod val="100000"/>
                              <a:lumOff val="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6A20EFC" id="Line 33"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3.2pt,16.15pt" to="365.2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" strokecolor="black [3213]" strokeweight="1pt">
                <v:fill o:detectmouseclick="t"/>
                <v:stroke dashstyle="1 1" endcap="round"/>
                <v:shadow opacity="22938f" offset="0"/>
              </v:line>
            </w:pict>
          </mc:Fallback>
        </mc:AlternateContent>
      </w:r>
    </w:p>
    <w:p w14:paraId="531E1440" w14:textId="783817BF" w:rsidR="00254F74" w:rsidRPr="00B03E4C" w:rsidRDefault="008A0AFA" w:rsidP="00254F74">
      <w:r>
        <w:rPr>
          <w:noProof/>
          <w:lang w:val="ru-RU" w:eastAsia="ru-RU"/>
        </w:rPr>
        <mc:AlternateContent>
          <mc:Choice Requires="wps">
            <w:drawing>
              <wp:anchor distT="0" distB="0" distL="114300" distR="114300" simplePos="0" relativeHeight="251670528" behindDoc="0" locked="0" layoutInCell="1" allowOverlap="1" wp14:anchorId="0E909B10" wp14:editId="7A7BBE15">
                <wp:simplePos x="0" y="0"/>
                <wp:positionH relativeFrom="column">
                  <wp:posOffset>2352040</wp:posOffset>
                </wp:positionH>
                <wp:positionV relativeFrom="paragraph">
                  <wp:posOffset>144145</wp:posOffset>
                </wp:positionV>
                <wp:extent cx="228600" cy="355600"/>
                <wp:effectExtent l="13335" t="9525" r="15240" b="6350"/>
                <wp:wrapNone/>
                <wp:docPr id="13"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35560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F1EA3E3" id="Line 18"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2pt,11.35pt" to="203.2pt,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" strokecolor="black [3213]" strokeweight="1pt">
                <v:fill o:detectmouseclick="t"/>
                <v:shadow opacity="22938f" offset="0"/>
              </v:line>
            </w:pict>
          </mc:Fallback>
        </mc:AlternateContent>
      </w:r>
      <w:r>
        <w:rPr>
          <w:noProof/>
          <w:lang w:val="ru-RU" w:eastAsia="ru-RU"/>
        </w:rPr>
        <mc:AlternateContent>
          <mc:Choice Requires="wps">
            <w:drawing>
              <wp:anchor distT="0" distB="0" distL="114300" distR="114300" simplePos="0" relativeHeight="251671552" behindDoc="0" locked="0" layoutInCell="1" allowOverlap="1" wp14:anchorId="5C996810" wp14:editId="02A5215D">
                <wp:simplePos x="0" y="0"/>
                <wp:positionH relativeFrom="column">
                  <wp:posOffset>1323340</wp:posOffset>
                </wp:positionH>
                <wp:positionV relativeFrom="paragraph">
                  <wp:posOffset>144145</wp:posOffset>
                </wp:positionV>
                <wp:extent cx="228600" cy="355600"/>
                <wp:effectExtent l="13335" t="9525" r="15240" b="6350"/>
                <wp:wrapNone/>
                <wp:docPr id="12"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35560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6ECF2B5" id="Line 19"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4.2pt,11.35pt" to="122.2pt,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" strokecolor="black [3213]" strokeweight="1pt">
                <v:fill o:detectmouseclick="t"/>
                <v:shadow opacity="22938f" offset="0"/>
              </v:line>
            </w:pict>
          </mc:Fallback>
        </mc:AlternateContent>
      </w:r>
      <w:r>
        <w:rPr>
          <w:noProof/>
          <w:lang w:val="ru-RU" w:eastAsia="ru-RU"/>
        </w:rPr>
        <mc:AlternateContent>
          <mc:Choice Requires="wps">
            <w:drawing>
              <wp:anchor distT="0" distB="0" distL="114300" distR="114300" simplePos="0" relativeHeight="251676672" behindDoc="0" locked="0" layoutInCell="1" allowOverlap="1" wp14:anchorId="043A10F2" wp14:editId="199980A5">
                <wp:simplePos x="0" y="0"/>
                <wp:positionH relativeFrom="column">
                  <wp:posOffset>5209540</wp:posOffset>
                </wp:positionH>
                <wp:positionV relativeFrom="paragraph">
                  <wp:posOffset>144145</wp:posOffset>
                </wp:positionV>
                <wp:extent cx="0" cy="1028700"/>
                <wp:effectExtent l="13335" t="9525" r="15240" b="952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15AE132" id="Line 2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2pt,11.35pt" to="410.2pt,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" strokecolor="black [3213]" strokeweight="1pt">
                <v:fill o:detectmouseclick="t"/>
                <v:shadow opacity="22938f" offset="0"/>
              </v:line>
            </w:pict>
          </mc:Fallback>
        </mc:AlternateContent>
      </w:r>
    </w:p>
    <w:p w14:paraId="43FBACD9" w14:textId="77777777" w:rsidR="00254F74" w:rsidRPr="00B03E4C" w:rsidRDefault="00254F74" w:rsidP="00254F74"/>
    <w:p w14:paraId="2922D341" w14:textId="7AAB0542" w:rsidR="00194356" w:rsidRPr="00B03E4C" w:rsidRDefault="008A0AFA" w:rsidP="00254F74">
      <w:r>
        <w:rPr>
          <w:noProof/>
          <w:lang w:val="ru-RU" w:eastAsia="ru-RU"/>
        </w:rPr>
        <mc:AlternateContent>
          <mc:Choice Requires="wps">
            <w:drawing>
              <wp:anchor distT="0" distB="0" distL="114300" distR="114300" simplePos="0" relativeHeight="251667456" behindDoc="0" locked="0" layoutInCell="1" allowOverlap="1" wp14:anchorId="42A8D34E" wp14:editId="3B81B935">
                <wp:simplePos x="0" y="0"/>
                <wp:positionH relativeFrom="column">
                  <wp:posOffset>2466340</wp:posOffset>
                </wp:positionH>
                <wp:positionV relativeFrom="paragraph">
                  <wp:posOffset>136525</wp:posOffset>
                </wp:positionV>
                <wp:extent cx="1247775" cy="333375"/>
                <wp:effectExtent l="13335" t="9525" r="15240" b="9525"/>
                <wp:wrapNone/>
                <wp:docPr id="1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BE8B3"/>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01E7C1B0" w14:textId="77777777" w:rsidR="00F7300D" w:rsidRPr="004B0D54" w:rsidRDefault="00F7300D" w:rsidP="00A41AE1">
                            <w:pPr>
                              <w:jc w:val="center"/>
                              <w:rPr>
                                <w:sz w:val="20"/>
                              </w:rPr>
                            </w:pPr>
                            <w:r>
                              <w:t>Eddy.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8D34E" id="Rectangle 12" o:spid="_x0000_s1032" style="position:absolute;margin-left:194.2pt;margin-top:10.75pt;width:98.2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" fillcolor="#fbe8b3" strokecolor="black [3213]" strokeweight="1.5pt">
                <v:shadow opacity="22938f" offset="0"/>
                <v:textbox inset="1mm,1mm,1mm,1mm">
                  <w:txbxContent>
                    <w:p w14:paraId="01E7C1B0" w14:textId="77777777" w:rsidR="00F7300D" w:rsidRPr="004B0D54" w:rsidRDefault="00F7300D" w:rsidP="00A41AE1">
                      <w:pPr>
                        <w:jc w:val="center"/>
                        <w:rPr>
                          <w:sz w:val="20"/>
                        </w:rPr>
                      </w:pPr>
                      <w:r>
                        <w:t>Eddy.R</w:t>
                      </w:r>
                    </w:p>
                  </w:txbxContent>
                </v:textbox>
              </v:rect>
            </w:pict>
          </mc:Fallback>
        </mc:AlternateContent>
      </w:r>
      <w:r>
        <w:rPr>
          <w:noProof/>
          <w:lang w:val="ru-RU" w:eastAsia="ru-RU"/>
        </w:rPr>
        <mc:AlternateContent>
          <mc:Choice Requires="wps">
            <w:drawing>
              <wp:anchor distT="0" distB="0" distL="114300" distR="114300" simplePos="0" relativeHeight="251666432" behindDoc="0" locked="0" layoutInCell="1" allowOverlap="1" wp14:anchorId="61BF246F" wp14:editId="0000AEFE">
                <wp:simplePos x="0" y="0"/>
                <wp:positionH relativeFrom="column">
                  <wp:posOffset>294640</wp:posOffset>
                </wp:positionH>
                <wp:positionV relativeFrom="paragraph">
                  <wp:posOffset>136525</wp:posOffset>
                </wp:positionV>
                <wp:extent cx="1247775" cy="333375"/>
                <wp:effectExtent l="13335" t="9525" r="15240" b="9525"/>
                <wp:wrapNone/>
                <wp:docPr id="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BE8B3"/>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5D043F23" w14:textId="77777777" w:rsidR="00F7300D" w:rsidRPr="004B0D54" w:rsidRDefault="00F7300D" w:rsidP="00A41AE1">
                            <w:pPr>
                              <w:jc w:val="center"/>
                              <w:rPr>
                                <w:sz w:val="20"/>
                              </w:rPr>
                            </w:pPr>
                            <w:r>
                              <w:t>FileHandling.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BF246F" id="Rectangle 11" o:spid="_x0000_s1033" style="position:absolute;margin-left:23.2pt;margin-top:10.75pt;width:98.2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" fillcolor="#fbe8b3" strokecolor="black [3213]" strokeweight="1.5pt">
                <v:shadow opacity="22938f" offset="0"/>
                <v:textbox inset="1mm,1mm,1mm,1mm">
                  <w:txbxContent>
                    <w:p w14:paraId="5D043F23" w14:textId="77777777" w:rsidR="00F7300D" w:rsidRPr="004B0D54" w:rsidRDefault="00F7300D" w:rsidP="00A41AE1">
                      <w:pPr>
                        <w:jc w:val="center"/>
                        <w:rPr>
                          <w:sz w:val="20"/>
                        </w:rPr>
                      </w:pPr>
                      <w:r>
                        <w:t>FileHandling.R</w:t>
                      </w:r>
                    </w:p>
                  </w:txbxContent>
                </v:textbox>
              </v:rect>
            </w:pict>
          </mc:Fallback>
        </mc:AlternateContent>
      </w:r>
    </w:p>
    <w:p w14:paraId="380F36F6" w14:textId="77777777" w:rsidR="00194356" w:rsidRPr="00B03E4C" w:rsidRDefault="00194356" w:rsidP="00254F74"/>
    <w:p w14:paraId="3ABC46BF" w14:textId="4489D6E8" w:rsidR="00194356" w:rsidRPr="00B03E4C" w:rsidRDefault="008A0AFA" w:rsidP="00254F74">
      <w:r>
        <w:rPr>
          <w:noProof/>
          <w:lang w:val="ru-RU" w:eastAsia="ru-RU"/>
        </w:rPr>
        <mc:AlternateContent>
          <mc:Choice Requires="wps">
            <w:drawing>
              <wp:anchor distT="0" distB="0" distL="114300" distR="114300" simplePos="0" relativeHeight="251656191" behindDoc="0" locked="0" layoutInCell="1" allowOverlap="1" wp14:anchorId="7CE5B300" wp14:editId="60E4CC98">
                <wp:simplePos x="0" y="0"/>
                <wp:positionH relativeFrom="column">
                  <wp:posOffset>3152140</wp:posOffset>
                </wp:positionH>
                <wp:positionV relativeFrom="paragraph">
                  <wp:posOffset>74295</wp:posOffset>
                </wp:positionV>
                <wp:extent cx="457200" cy="457200"/>
                <wp:effectExtent l="13335" t="12065" r="15240" b="6985"/>
                <wp:wrapNone/>
                <wp:docPr id="8"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45720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2DD3442" id="Line 20" o:spid="_x0000_s1026" style="position:absolute;z-index:251656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8.2pt,5.85pt" to="284.2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" strokecolor="black [3213]" strokeweight="1pt">
                <v:fill o:detectmouseclick="t"/>
                <v:shadow opacity="22938f" offset="0"/>
              </v:line>
            </w:pict>
          </mc:Fallback>
        </mc:AlternateContent>
      </w:r>
      <w:r>
        <w:rPr>
          <w:noProof/>
          <w:lang w:val="ru-RU" w:eastAsia="ru-RU"/>
        </w:rPr>
        <mc:AlternateContent>
          <mc:Choice Requires="wps">
            <w:drawing>
              <wp:anchor distT="0" distB="0" distL="114300" distR="114300" simplePos="0" relativeHeight="251659263" behindDoc="0" locked="0" layoutInCell="1" allowOverlap="1" wp14:anchorId="131110CC" wp14:editId="56B1DEB4">
                <wp:simplePos x="0" y="0"/>
                <wp:positionH relativeFrom="column">
                  <wp:posOffset>1894840</wp:posOffset>
                </wp:positionH>
                <wp:positionV relativeFrom="paragraph">
                  <wp:posOffset>74295</wp:posOffset>
                </wp:positionV>
                <wp:extent cx="1028700" cy="457200"/>
                <wp:effectExtent l="13335" t="12065" r="15240" b="6985"/>
                <wp:wrapTight wrapText="bothSides">
                  <wp:wrapPolygon edited="0">
                    <wp:start x="-907" y="0"/>
                    <wp:lineTo x="18907" y="21000"/>
                    <wp:lineTo x="22507" y="21000"/>
                    <wp:lineTo x="1800" y="0"/>
                    <wp:lineTo x="-907" y="0"/>
                  </wp:wrapPolygon>
                </wp:wrapTight>
                <wp:docPr id="7"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28700" cy="45720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20B74A9" id="Line 43" o:spid="_x0000_s1026" style="position:absolute;flip:x;z-index:251659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9.2pt,5.85pt" to="230.2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" strokecolor="black [3213]" strokeweight="1pt">
                <v:fill o:detectmouseclick="t"/>
                <v:shadow opacity="22938f" offset="0"/>
                <w10:wrap type="tight"/>
              </v:line>
            </w:pict>
          </mc:Fallback>
        </mc:AlternateContent>
      </w:r>
      <w:r>
        <w:rPr>
          <w:noProof/>
          <w:lang w:val="ru-RU" w:eastAsia="ru-RU"/>
        </w:rPr>
        <mc:AlternateContent>
          <mc:Choice Requires="wps">
            <w:drawing>
              <wp:anchor distT="0" distB="0" distL="114300" distR="114300" simplePos="0" relativeHeight="251657215" behindDoc="0" locked="0" layoutInCell="1" allowOverlap="1" wp14:anchorId="10BE1716" wp14:editId="29069359">
                <wp:simplePos x="0" y="0"/>
                <wp:positionH relativeFrom="column">
                  <wp:posOffset>408940</wp:posOffset>
                </wp:positionH>
                <wp:positionV relativeFrom="paragraph">
                  <wp:posOffset>128905</wp:posOffset>
                </wp:positionV>
                <wp:extent cx="2171700" cy="402590"/>
                <wp:effectExtent l="13335" t="9525" r="15240" b="6985"/>
                <wp:wrapTight wrapText="bothSides">
                  <wp:wrapPolygon edited="0">
                    <wp:start x="-903" y="0"/>
                    <wp:lineTo x="18903" y="20987"/>
                    <wp:lineTo x="22503" y="20987"/>
                    <wp:lineTo x="1800" y="0"/>
                    <wp:lineTo x="-903" y="0"/>
                  </wp:wrapPolygon>
                </wp:wrapTight>
                <wp:docPr id="6"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71700" cy="40259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0EEC18F" id="Line 21" o:spid="_x0000_s1026" style="position:absolute;flip:x;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2pt,10.15pt" to="203.2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" strokecolor="black [3213]" strokeweight="1pt">
                <v:fill o:detectmouseclick="t"/>
                <v:shadow opacity="22938f" offset="0"/>
                <w10:wrap type="tight"/>
              </v:line>
            </w:pict>
          </mc:Fallback>
        </mc:AlternateContent>
      </w:r>
      <w:r>
        <w:rPr>
          <w:noProof/>
          <w:lang w:val="ru-RU" w:eastAsia="ru-RU"/>
        </w:rPr>
        <mc:AlternateContent>
          <mc:Choice Requires="wps">
            <w:drawing>
              <wp:anchor distT="0" distB="0" distL="114300" distR="114300" simplePos="0" relativeHeight="251658239" behindDoc="0" locked="0" layoutInCell="1" allowOverlap="1" wp14:anchorId="67886A93" wp14:editId="5E323B07">
                <wp:simplePos x="0" y="0"/>
                <wp:positionH relativeFrom="column">
                  <wp:posOffset>3609340</wp:posOffset>
                </wp:positionH>
                <wp:positionV relativeFrom="paragraph">
                  <wp:posOffset>128905</wp:posOffset>
                </wp:positionV>
                <wp:extent cx="1600200" cy="402590"/>
                <wp:effectExtent l="13335" t="9525" r="15240" b="6985"/>
                <wp:wrapTight wrapText="bothSides">
                  <wp:wrapPolygon edited="0">
                    <wp:start x="-900" y="0"/>
                    <wp:lineTo x="18900" y="20987"/>
                    <wp:lineTo x="22500" y="20987"/>
                    <wp:lineTo x="1800" y="0"/>
                    <wp:lineTo x="-900" y="0"/>
                  </wp:wrapPolygon>
                </wp:wrapTight>
                <wp:docPr id="5"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0" cy="40259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1CF633" id="Line 29" o:spid="_x0000_s1026" style="position:absolute;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4.2pt,10.15pt" to="410.2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" strokecolor="black [3213]" strokeweight="1pt">
                <v:fill o:detectmouseclick="t"/>
                <v:shadow opacity="22938f" offset="0"/>
                <w10:wrap type="tight"/>
              </v:line>
            </w:pict>
          </mc:Fallback>
        </mc:AlternateContent>
      </w:r>
    </w:p>
    <w:p w14:paraId="63F2DCE2" w14:textId="791302C3" w:rsidR="00194356" w:rsidRPr="00B03E4C" w:rsidRDefault="00194356" w:rsidP="00254F74"/>
    <w:p w14:paraId="7710BF96" w14:textId="103EC15D" w:rsidR="00C23498" w:rsidRPr="00B03E4C" w:rsidRDefault="008A0AFA" w:rsidP="00254F74">
      <w:r>
        <w:rPr>
          <w:noProof/>
          <w:lang w:val="ru-RU" w:eastAsia="ru-RU"/>
        </w:rPr>
        <mc:AlternateContent>
          <mc:Choice Requires="wps">
            <w:drawing>
              <wp:anchor distT="0" distB="0" distL="114300" distR="114300" simplePos="0" relativeHeight="251677696" behindDoc="0" locked="0" layoutInCell="1" allowOverlap="1" wp14:anchorId="3F591B96" wp14:editId="3C68818D">
                <wp:simplePos x="0" y="0"/>
                <wp:positionH relativeFrom="column">
                  <wp:posOffset>4990465</wp:posOffset>
                </wp:positionH>
                <wp:positionV relativeFrom="paragraph">
                  <wp:posOffset>121285</wp:posOffset>
                </wp:positionV>
                <wp:extent cx="1247775" cy="447675"/>
                <wp:effectExtent l="13335" t="9525" r="15240" b="9525"/>
                <wp:wrapNone/>
                <wp:docPr id="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447675"/>
                        </a:xfrm>
                        <a:prstGeom prst="rect">
                          <a:avLst/>
                        </a:prstGeom>
                        <a:solidFill>
                          <a:srgbClr val="FFCC66"/>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0C60FEBE" w14:textId="77777777" w:rsidR="00F7300D" w:rsidRPr="004B0D54" w:rsidRDefault="00F7300D" w:rsidP="009D75CB">
                            <w:pPr>
                              <w:jc w:val="center"/>
                              <w:rPr>
                                <w:sz w:val="20"/>
                              </w:rPr>
                            </w:pPr>
                            <w:r>
                              <w:t>EddyPartitioning.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591B96" id="Rectangle 28" o:spid="_x0000_s1034" style="position:absolute;margin-left:392.95pt;margin-top:9.55pt;width:98.25pt;height:35.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" fillcolor="#fc6" strokecolor="black [3213]" strokeweight="1.5pt">
                <v:shadow opacity="22938f" offset="0"/>
                <v:textbox inset="1mm,1mm,1mm,1mm">
                  <w:txbxContent>
                    <w:p w14:paraId="0C60FEBE" w14:textId="77777777" w:rsidR="00F7300D" w:rsidRPr="004B0D54" w:rsidRDefault="00F7300D" w:rsidP="009D75CB">
                      <w:pPr>
                        <w:jc w:val="center"/>
                        <w:rPr>
                          <w:sz w:val="20"/>
                        </w:rPr>
                      </w:pPr>
                      <w:r>
                        <w:t>EddyPartitioning.R</w:t>
                      </w:r>
                    </w:p>
                  </w:txbxContent>
                </v:textbox>
              </v:rect>
            </w:pict>
          </mc:Fallback>
        </mc:AlternateContent>
      </w:r>
    </w:p>
    <w:p w14:paraId="5892D680" w14:textId="6CF31025" w:rsidR="00C23498" w:rsidRPr="00B03E4C" w:rsidRDefault="008A0AFA" w:rsidP="00254F74">
      <w:r>
        <w:rPr>
          <w:noProof/>
          <w:lang w:val="ru-RU" w:eastAsia="ru-RU"/>
        </w:rPr>
        <mc:AlternateContent>
          <mc:Choice Requires="wps">
            <w:drawing>
              <wp:anchor distT="0" distB="0" distL="114300" distR="114300" simplePos="0" relativeHeight="251669504" behindDoc="0" locked="0" layoutInCell="1" allowOverlap="1" wp14:anchorId="58841B8A" wp14:editId="5015BCA6">
                <wp:simplePos x="0" y="0"/>
                <wp:positionH relativeFrom="column">
                  <wp:posOffset>1323340</wp:posOffset>
                </wp:positionH>
                <wp:positionV relativeFrom="paragraph">
                  <wp:posOffset>15240</wp:posOffset>
                </wp:positionV>
                <wp:extent cx="1247775" cy="333375"/>
                <wp:effectExtent l="13335" t="12065" r="15240" b="16510"/>
                <wp:wrapNone/>
                <wp:docPr id="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FCC66"/>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6AC07061" w14:textId="77777777" w:rsidR="00F7300D" w:rsidRPr="004B0D54" w:rsidRDefault="00F7300D" w:rsidP="00A41AE1">
                            <w:pPr>
                              <w:jc w:val="center"/>
                              <w:rPr>
                                <w:sz w:val="20"/>
                              </w:rPr>
                            </w:pPr>
                            <w:r>
                              <w:t>EddyPlotting.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841B8A" id="Rectangle 14" o:spid="_x0000_s1035" style="position:absolute;margin-left:104.2pt;margin-top:1.2pt;width:98.2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" fillcolor="#fc6" strokecolor="black [3213]" strokeweight="1.5pt">
                <v:shadow opacity="22938f" offset="0"/>
                <v:textbox inset="1mm,1mm,1mm,1mm">
                  <w:txbxContent>
                    <w:p w14:paraId="6AC07061" w14:textId="77777777" w:rsidR="00F7300D" w:rsidRPr="004B0D54" w:rsidRDefault="00F7300D" w:rsidP="00A41AE1">
                      <w:pPr>
                        <w:jc w:val="center"/>
                        <w:rPr>
                          <w:sz w:val="20"/>
                        </w:rPr>
                      </w:pPr>
                      <w:r>
                        <w:t>EddyPlotting.R</w:t>
                      </w:r>
                    </w:p>
                  </w:txbxContent>
                </v:textbox>
              </v:rect>
            </w:pict>
          </mc:Fallback>
        </mc:AlternateContent>
      </w:r>
      <w:r>
        <w:rPr>
          <w:noProof/>
          <w:lang w:val="ru-RU" w:eastAsia="ru-RU"/>
        </w:rPr>
        <mc:AlternateContent>
          <mc:Choice Requires="wps">
            <w:drawing>
              <wp:anchor distT="0" distB="0" distL="114300" distR="114300" simplePos="0" relativeHeight="251668480" behindDoc="0" locked="0" layoutInCell="1" allowOverlap="1" wp14:anchorId="5F215300" wp14:editId="6071A965">
                <wp:simplePos x="0" y="0"/>
                <wp:positionH relativeFrom="column">
                  <wp:posOffset>-276860</wp:posOffset>
                </wp:positionH>
                <wp:positionV relativeFrom="paragraph">
                  <wp:posOffset>15240</wp:posOffset>
                </wp:positionV>
                <wp:extent cx="1247775" cy="333375"/>
                <wp:effectExtent l="13335" t="12065" r="15240" b="16510"/>
                <wp:wrapNone/>
                <wp:docPr id="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333375"/>
                        </a:xfrm>
                        <a:prstGeom prst="rect">
                          <a:avLst/>
                        </a:prstGeom>
                        <a:solidFill>
                          <a:srgbClr val="FFCC66"/>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79517C00" w14:textId="77777777" w:rsidR="00F7300D" w:rsidRPr="004B0D54" w:rsidRDefault="00F7300D" w:rsidP="00A41AE1">
                            <w:pPr>
                              <w:jc w:val="center"/>
                              <w:rPr>
                                <w:sz w:val="20"/>
                              </w:rPr>
                            </w:pPr>
                            <w:r>
                              <w:t>EddyGapfilling.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15300" id="Rectangle 13" o:spid="_x0000_s1036" style="position:absolute;margin-left:-21.8pt;margin-top:1.2pt;width:98.2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" fillcolor="#fc6" strokecolor="black [3213]" strokeweight="1.5pt">
                <v:shadow opacity="22938f" offset="0"/>
                <v:textbox inset="1mm,1mm,1mm,1mm">
                  <w:txbxContent>
                    <w:p w14:paraId="79517C00" w14:textId="77777777" w:rsidR="00F7300D" w:rsidRPr="004B0D54" w:rsidRDefault="00F7300D" w:rsidP="00A41AE1">
                      <w:pPr>
                        <w:jc w:val="center"/>
                        <w:rPr>
                          <w:sz w:val="20"/>
                        </w:rPr>
                      </w:pPr>
                      <w:r>
                        <w:t>EddyGapfilling.R</w:t>
                      </w:r>
                    </w:p>
                  </w:txbxContent>
                </v:textbox>
              </v:rect>
            </w:pict>
          </mc:Fallback>
        </mc:AlternateContent>
      </w:r>
      <w:r>
        <w:rPr>
          <w:noProof/>
          <w:lang w:val="ru-RU" w:eastAsia="ru-RU"/>
        </w:rPr>
        <mc:AlternateContent>
          <mc:Choice Requires="wps">
            <w:drawing>
              <wp:anchor distT="0" distB="0" distL="114300" distR="114300" simplePos="0" relativeHeight="251681792" behindDoc="0" locked="0" layoutInCell="1" allowOverlap="1" wp14:anchorId="776D8375" wp14:editId="113D1C0B">
                <wp:simplePos x="0" y="0"/>
                <wp:positionH relativeFrom="column">
                  <wp:posOffset>2923540</wp:posOffset>
                </wp:positionH>
                <wp:positionV relativeFrom="paragraph">
                  <wp:posOffset>15240</wp:posOffset>
                </wp:positionV>
                <wp:extent cx="1548130" cy="333375"/>
                <wp:effectExtent l="13335" t="12065" r="10160" b="16510"/>
                <wp:wrapNone/>
                <wp:docPr id="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8130" cy="333375"/>
                        </a:xfrm>
                        <a:prstGeom prst="rect">
                          <a:avLst/>
                        </a:prstGeom>
                        <a:solidFill>
                          <a:srgbClr val="FFCC66"/>
                        </a:solidFill>
                        <a:ln w="19050">
                          <a:solidFill>
                            <a:schemeClr val="tx1">
                              <a:lumMod val="100000"/>
                              <a:lumOff val="0"/>
                            </a:schemeClr>
                          </a:solidFill>
                          <a:miter lim="800000"/>
                          <a:headEnd/>
                          <a:tailEnd/>
                        </a:ln>
                        <a:effectLst/>
                        <a:extLs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txbx>
                        <w:txbxContent>
                          <w:p w14:paraId="4E67ADE0" w14:textId="2C32E0F6" w:rsidR="00F7300D" w:rsidRPr="004B0D54" w:rsidRDefault="00F7300D" w:rsidP="00082557">
                            <w:pPr>
                              <w:jc w:val="center"/>
                              <w:rPr>
                                <w:sz w:val="20"/>
                              </w:rPr>
                            </w:pPr>
                            <w:r w:rsidRPr="00EB3BD0">
                              <w:t>Eddy</w:t>
                            </w:r>
                            <w:r>
                              <w:t>UstarFilterDP</w:t>
                            </w:r>
                            <w:r w:rsidRPr="00EB3BD0">
                              <w:t>.R</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6D8375" id="Rectangle 38" o:spid="_x0000_s1037" style="position:absolute;margin-left:230.2pt;margin-top:1.2pt;width:121.9pt;height:2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" fillcolor="#fc6" strokecolor="black [3213]" strokeweight="1.5pt">
                <v:shadow opacity="22938f" offset="0"/>
                <v:textbox inset="1mm,1mm,1mm,1mm">
                  <w:txbxContent>
                    <w:p w14:paraId="4E67ADE0" w14:textId="2C32E0F6" w:rsidR="00F7300D" w:rsidRPr="004B0D54" w:rsidRDefault="00F7300D" w:rsidP="00082557">
                      <w:pPr>
                        <w:jc w:val="center"/>
                        <w:rPr>
                          <w:sz w:val="20"/>
                        </w:rPr>
                      </w:pPr>
                      <w:r w:rsidRPr="00EB3BD0">
                        <w:t>Eddy</w:t>
                      </w:r>
                      <w:r>
                        <w:t>UstarFilterDP</w:t>
                      </w:r>
                      <w:r w:rsidRPr="00EB3BD0">
                        <w:t>.R</w:t>
                      </w:r>
                    </w:p>
                  </w:txbxContent>
                </v:textbox>
              </v:rect>
            </w:pict>
          </mc:Fallback>
        </mc:AlternateConten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2"/>
      </w:pPr>
      <w:bookmarkStart w:id="12" w:name="_Toc251238847"/>
      <w:bookmarkStart w:id="13" w:name="_Toc251238900"/>
      <w:bookmarkStart w:id="14" w:name="_Toc251497458"/>
      <w:r w:rsidRPr="00B03E4C">
        <w:t xml:space="preserve">Useful </w:t>
      </w:r>
      <w:r w:rsidR="00C76C82" w:rsidRPr="00B03E4C">
        <w:t xml:space="preserve">developers’ </w:t>
      </w:r>
      <w:r w:rsidRPr="00B03E4C">
        <w:t>scripts</w:t>
      </w:r>
      <w:bookmarkEnd w:id="12"/>
      <w:bookmarkEnd w:id="13"/>
      <w:bookmarkEnd w:id="14"/>
    </w:p>
    <w:p w14:paraId="7965AB24" w14:textId="77777777"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sub)routines.</w:t>
      </w:r>
    </w:p>
    <w:p w14:paraId="4C6382B5" w14:textId="77777777" w:rsidR="009E2376" w:rsidRPr="00B03E4C" w:rsidRDefault="009E2376" w:rsidP="009E2376"/>
    <w:p w14:paraId="209A32B2" w14:textId="77777777" w:rsidR="00DB605D" w:rsidRPr="00B03E4C" w:rsidRDefault="009E2376" w:rsidP="009E2376">
      <w:r w:rsidRPr="00B03E4C">
        <w:t>Scripts in /inst/develop:</w:t>
      </w:r>
    </w:p>
    <w:p w14:paraId="5697A171" w14:textId="77777777" w:rsidR="00C76C82" w:rsidRPr="00B03E4C" w:rsidRDefault="00C76C82" w:rsidP="00DB605D">
      <w:pPr>
        <w:rPr>
          <w:rStyle w:val="Code-Text"/>
        </w:rPr>
      </w:pPr>
      <w:r w:rsidRPr="00B03E4C">
        <w:rPr>
          <w:rStyle w:val="Code-Text"/>
        </w:rPr>
        <w:t>setREnvir.R</w:t>
      </w:r>
      <w:r w:rsidRPr="00B03E4C">
        <w:tab/>
      </w:r>
      <w:r w:rsidRPr="00B03E4C">
        <w:tab/>
        <w:t>(Re-)set user specific R environment</w:t>
      </w:r>
    </w:p>
    <w:p w14:paraId="12195088" w14:textId="77777777" w:rsidR="00EE7A61" w:rsidRPr="00B03E4C" w:rsidRDefault="00DB605D" w:rsidP="00DB605D">
      <w:r w:rsidRPr="00B03E4C">
        <w:rPr>
          <w:rStyle w:val="Code-Text"/>
        </w:rPr>
        <w:t>genRpackage.R</w:t>
      </w:r>
      <w:r w:rsidRPr="00B03E4C">
        <w:t xml:space="preserve"> </w:t>
      </w:r>
      <w:r w:rsidR="002B5FC2" w:rsidRPr="00B03E4C">
        <w:tab/>
      </w:r>
      <w:r w:rsidR="00C76C82" w:rsidRPr="00B03E4C">
        <w:t>G</w:t>
      </w:r>
      <w:r w:rsidRPr="00B03E4C">
        <w:t>enerate (u</w:t>
      </w:r>
      <w:r w:rsidR="00EE7A61" w:rsidRPr="00B03E4C">
        <w:t>pdate) documenation and package</w:t>
      </w:r>
    </w:p>
    <w:p w14:paraId="70333B22" w14:textId="77777777" w:rsidR="0097190A" w:rsidRDefault="00EE7A61" w:rsidP="00DB605D">
      <w:r w:rsidRPr="00B03E4C">
        <w:rPr>
          <w:rStyle w:val="Code-Text"/>
        </w:rPr>
        <w:t>testEddyProc.R</w:t>
      </w:r>
      <w:r w:rsidRPr="00B03E4C">
        <w:rPr>
          <w:rStyle w:val="Code-Text"/>
        </w:rPr>
        <w:tab/>
      </w:r>
      <w:r w:rsidR="00C76C82" w:rsidRPr="00B03E4C">
        <w:t>V</w:t>
      </w:r>
      <w:r w:rsidRPr="00B03E4C">
        <w:t>arious test routines to develop and test code</w:t>
      </w:r>
    </w:p>
    <w:p w14:paraId="631F696C" w14:textId="77777777" w:rsidR="008716ED" w:rsidRDefault="008716ED" w:rsidP="00DB605D"/>
    <w:p w14:paraId="471C3F9B" w14:textId="4195D8BB" w:rsidR="008716ED" w:rsidRPr="00B03E4C" w:rsidRDefault="008716ED" w:rsidP="00DB605D">
      <w:r>
        <w:t xml:space="preserve">Some of the code that is used during debugging is written inside dummy functions called </w:t>
      </w:r>
      <w:r w:rsidRPr="00133993">
        <w:rPr>
          <w:rFonts w:ascii="Courier" w:hAnsi="Courier"/>
          <w:sz w:val="20"/>
          <w:szCs w:val="20"/>
        </w:rPr>
        <w:t>.tmp.f()</w:t>
      </w:r>
      <w:r>
        <w:t>. This workaround avoid</w:t>
      </w:r>
      <w:r w:rsidR="00133993">
        <w:t>s</w:t>
      </w:r>
      <w:r>
        <w:t xml:space="preserve"> comments, which are more difficult to execute in an interactive R-session. The workaround </w:t>
      </w:r>
      <w:r w:rsidRPr="00133993">
        <w:rPr>
          <w:rFonts w:ascii="Courier" w:hAnsi="Courier"/>
          <w:sz w:val="20"/>
          <w:szCs w:val="20"/>
        </w:rPr>
        <w:t>.tmp.f()</w:t>
      </w:r>
      <w:r>
        <w:t xml:space="preserve"> function can be defined several times, and is deleted on loading or sourcing the package code by file </w:t>
      </w:r>
      <w:r w:rsidRPr="00133993">
        <w:rPr>
          <w:rFonts w:ascii="Courier" w:hAnsi="Courier"/>
          <w:sz w:val="20"/>
          <w:szCs w:val="20"/>
        </w:rPr>
        <w:t>zzz</w:t>
      </w:r>
      <w:r w:rsidR="00133993" w:rsidRPr="00133993">
        <w:rPr>
          <w:rFonts w:ascii="Courier" w:hAnsi="Courier"/>
          <w:sz w:val="20"/>
          <w:szCs w:val="20"/>
        </w:rPr>
        <w:t>DebugCode</w:t>
      </w:r>
      <w:r w:rsidRPr="00133993">
        <w:rPr>
          <w:rFonts w:ascii="Courier" w:hAnsi="Courier"/>
          <w:sz w:val="20"/>
          <w:szCs w:val="20"/>
        </w:rPr>
        <w:t>.R</w:t>
      </w:r>
      <w:r>
        <w:t xml:space="preserve">. </w:t>
      </w:r>
    </w:p>
    <w:p w14:paraId="78707D5C" w14:textId="77777777" w:rsidR="00FB6AC7" w:rsidRPr="00B03E4C" w:rsidRDefault="00FB6AC7" w:rsidP="00FB6AC7"/>
    <w:p w14:paraId="0E8635ED" w14:textId="77777777" w:rsidR="00FB6AC7" w:rsidRPr="00B03E4C" w:rsidRDefault="00FB6AC7" w:rsidP="00FB6AC7">
      <w:pPr>
        <w:pStyle w:val="2"/>
      </w:pPr>
      <w:bookmarkStart w:id="15" w:name="_Toc251497459"/>
      <w:r w:rsidRPr="00B03E4C">
        <w:t>Test routines</w:t>
      </w:r>
      <w:bookmarkEnd w:id="15"/>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r>
        <w:rPr>
          <w:b/>
        </w:rPr>
        <w:t>test_tha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inst/tests</w:t>
      </w:r>
      <w:r w:rsidR="00C074CD">
        <w:t xml:space="preserve"> are executed </w:t>
      </w:r>
      <w:r w:rsidR="00BE1CDA">
        <w:t>when calling the</w:t>
      </w:r>
      <w:r w:rsidR="00C074CD">
        <w:t xml:space="preserve"> </w:t>
      </w:r>
      <w:r w:rsidR="00C074CD" w:rsidRPr="00C074CD">
        <w:rPr>
          <w:rFonts w:ascii="Courier" w:hAnsi="Courier"/>
          <w:sz w:val="20"/>
          <w:szCs w:val="20"/>
        </w:rPr>
        <w:t>test_package</w:t>
      </w:r>
      <w:r w:rsidR="00C074CD">
        <w:t xml:space="preserve"> function</w:t>
      </w:r>
      <w:r>
        <w:t xml:space="preserve"> of </w:t>
      </w:r>
      <w:r w:rsidRPr="005E2BD8">
        <w:rPr>
          <w:b/>
        </w:rPr>
        <w:t>test_that</w:t>
      </w:r>
      <w:r>
        <w:t xml:space="preserve">. The file </w:t>
      </w:r>
      <w:r w:rsidR="004B0FBB" w:rsidRPr="004B0FBB">
        <w:rPr>
          <w:rFonts w:ascii="Courier" w:hAnsi="Courier"/>
          <w:sz w:val="20"/>
          <w:szCs w:val="20"/>
        </w:rPr>
        <w:t>doRUnit.R</w:t>
      </w:r>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r w:rsidR="00BE1CDA">
        <w:t>calls this function during package installation or</w:t>
      </w:r>
      <w:r w:rsidR="00FB6AC7" w:rsidRPr="00B03E4C">
        <w:t xml:space="preserve"> R-Forge</w:t>
      </w:r>
      <w:r w:rsidR="00C074CD">
        <w:t xml:space="preserve"> upload</w:t>
      </w:r>
      <w:r w:rsidR="00FB6AC7" w:rsidRPr="00B03E4C">
        <w:t>.</w:t>
      </w:r>
    </w:p>
    <w:p w14:paraId="453357C3" w14:textId="77777777" w:rsidR="00FB6AC7" w:rsidRPr="00B03E4C" w:rsidRDefault="00FB6AC7" w:rsidP="00FB6AC7"/>
    <w:p w14:paraId="5DBAAA61" w14:textId="77777777" w:rsidR="00802744" w:rsidRPr="00B03E4C" w:rsidRDefault="00802744" w:rsidP="00802744">
      <w:pPr>
        <w:pStyle w:val="2"/>
      </w:pPr>
      <w:bookmarkStart w:id="16" w:name="_Toc251238845"/>
      <w:bookmarkStart w:id="17" w:name="_Toc251238898"/>
      <w:bookmarkStart w:id="18" w:name="_Toc251497456"/>
      <w:r w:rsidRPr="00B03E4C">
        <w:t>Revision control software</w:t>
      </w:r>
      <w:bookmarkEnd w:id="16"/>
      <w:bookmarkEnd w:id="17"/>
      <w:bookmarkEnd w:id="18"/>
    </w:p>
    <w:p w14:paraId="5D274392" w14:textId="77777777" w:rsidR="00802744" w:rsidRPr="00B03E4C" w:rsidRDefault="00802744" w:rsidP="00802744">
      <w:r w:rsidRPr="00B03E4C">
        <w:t>Mercurial repository: &lt;BGI&gt;/code/R/Package/REddyProc</w:t>
      </w:r>
    </w:p>
    <w:p w14:paraId="46582D4D" w14:textId="77777777" w:rsidR="00C660AF" w:rsidRPr="00B03E4C" w:rsidRDefault="0097190A" w:rsidP="00FB6AC7">
      <w:pPr>
        <w:pStyle w:val="1"/>
      </w:pPr>
      <w:r w:rsidRPr="00B03E4C">
        <w:br w:type="page"/>
      </w:r>
      <w:bookmarkStart w:id="19" w:name="_Toc251238848"/>
      <w:bookmarkStart w:id="20" w:name="_Toc251238901"/>
      <w:bookmarkStart w:id="21" w:name="_Toc251497460"/>
      <w:r w:rsidR="00C660AF" w:rsidRPr="00B03E4C">
        <w:lastRenderedPageBreak/>
        <w:t>Variable formats</w:t>
      </w:r>
      <w:bookmarkEnd w:id="19"/>
      <w:bookmarkEnd w:id="20"/>
      <w:bookmarkEnd w:id="21"/>
    </w:p>
    <w:p w14:paraId="3FCEC714" w14:textId="77777777" w:rsidR="001A42A0" w:rsidRPr="00B03E4C" w:rsidRDefault="007413B6" w:rsidP="001A42A0">
      <w:pPr>
        <w:pStyle w:val="2"/>
      </w:pPr>
      <w:bookmarkStart w:id="22" w:name="_Toc251238850"/>
      <w:bookmarkStart w:id="23" w:name="_Toc251238903"/>
      <w:bookmarkStart w:id="24" w:name="_Toc251497461"/>
      <w:r w:rsidRPr="00B03E4C">
        <w:t>Data variable a</w:t>
      </w:r>
      <w:r w:rsidR="001A42A0" w:rsidRPr="00B03E4C">
        <w:t>ttributes</w:t>
      </w:r>
      <w:bookmarkEnd w:id="22"/>
      <w:bookmarkEnd w:id="23"/>
      <w:bookmarkEnd w:id="24"/>
    </w:p>
    <w:p w14:paraId="7AB81783" w14:textId="77777777" w:rsidR="001A42A0" w:rsidRPr="00B03E4C" w:rsidRDefault="001A42A0" w:rsidP="001A42A0">
      <w:pPr>
        <w:rPr>
          <w:i/>
        </w:rPr>
      </w:pPr>
      <w:r w:rsidRPr="00B03E4C">
        <w:t>For each data column, the two attributes ‘varnames’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r w:rsidRPr="00B03E4C">
        <w:rPr>
          <w:rStyle w:val="Code-Text"/>
        </w:rPr>
        <w:t>attr(Data.V.n, 'varnames') &lt;- 'Rg'</w:t>
      </w:r>
    </w:p>
    <w:p w14:paraId="742D25CD" w14:textId="77777777" w:rsidR="00D121FE" w:rsidRPr="00B03E4C" w:rsidRDefault="001A42A0" w:rsidP="001A42A0">
      <w:pPr>
        <w:rPr>
          <w:rStyle w:val="Code-Text"/>
        </w:rPr>
      </w:pPr>
      <w:r w:rsidRPr="00B03E4C">
        <w:rPr>
          <w:rStyle w:val="Code-Text"/>
        </w:rPr>
        <w:t>attr(Data.V.n,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2"/>
      </w:pPr>
      <w:bookmarkStart w:id="25" w:name="_Toc251497462"/>
      <w:r w:rsidRPr="00B03E4C">
        <w:t xml:space="preserve">Data variable naming </w:t>
      </w:r>
      <w:bookmarkEnd w:id="25"/>
      <w:r w:rsidR="00CC30ED" w:rsidRPr="00B03E4C">
        <w:t>systematic</w:t>
      </w:r>
    </w:p>
    <w:p w14:paraId="4CA4BC2D" w14:textId="77777777" w:rsidR="002603FC" w:rsidRPr="00B03E4C" w:rsidRDefault="002603FC" w:rsidP="002603FC">
      <w:pPr>
        <w:pStyle w:val="a4"/>
        <w:numPr>
          <w:ilvl w:val="0"/>
          <w:numId w:val="29"/>
        </w:numPr>
        <w:rPr>
          <w:rStyle w:val="Code-Text"/>
          <w:rFonts w:eastAsiaTheme="majorEastAsia" w:cstheme="majorBidi"/>
          <w:b/>
          <w:bCs/>
          <w:szCs w:val="26"/>
        </w:rPr>
      </w:pPr>
      <w:r w:rsidRPr="00B03E4C">
        <w:rPr>
          <w:rStyle w:val="Code-Text"/>
          <w:rFonts w:ascii="Arial" w:hAnsi="Arial"/>
          <w:sz w:val="24"/>
        </w:rPr>
        <w:t>To avoid overwriting of previous results, new columns in sTEMP get unique new names ‘VAR_’ for renaming prefix to variable name or ‘NEW_’ for omitting prefix later.</w:t>
      </w:r>
    </w:p>
    <w:p w14:paraId="66D3FBA3" w14:textId="77777777" w:rsidR="002603FC" w:rsidRPr="00B03E4C" w:rsidRDefault="002603FC" w:rsidP="002603FC">
      <w:pPr>
        <w:pStyle w:val="a4"/>
        <w:numPr>
          <w:ilvl w:val="0"/>
          <w:numId w:val="29"/>
        </w:numPr>
        <w:rPr>
          <w:i/>
        </w:rPr>
      </w:pPr>
      <w:r w:rsidRPr="00B03E4C">
        <w:t>Suffices are attached with underscore ‘_’ .</w:t>
      </w:r>
    </w:p>
    <w:p w14:paraId="6D698EA1" w14:textId="77777777" w:rsidR="00FC2301" w:rsidRPr="00B03E4C" w:rsidRDefault="002603FC" w:rsidP="002603FC">
      <w:pPr>
        <w:pStyle w:val="a4"/>
        <w:numPr>
          <w:ilvl w:val="0"/>
          <w:numId w:val="29"/>
        </w:numPr>
        <w:rPr>
          <w:rStyle w:val="Code-Text"/>
        </w:rPr>
      </w:pPr>
      <w:r w:rsidRPr="00B03E4C">
        <w:t xml:space="preserve">Further variable information is provided with dot ‘.’, e.g. NEE filtered with the quality flag NEE_fqc for values of zero is called </w:t>
      </w:r>
      <w:r w:rsidRPr="00B03E4C">
        <w:rPr>
          <w:rStyle w:val="Code-Text"/>
        </w:rPr>
        <w:t>NEE_f.NEE_fqc_0</w:t>
      </w:r>
    </w:p>
    <w:p w14:paraId="05919E58" w14:textId="77777777" w:rsidR="00C660AF" w:rsidRPr="00B03E4C" w:rsidRDefault="00581865" w:rsidP="00C660AF">
      <w:pPr>
        <w:pStyle w:val="a4"/>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2"/>
      </w:pPr>
      <w:bookmarkStart w:id="26" w:name="_Toc251238851"/>
      <w:bookmarkStart w:id="27" w:name="_Toc251238904"/>
      <w:bookmarkStart w:id="28" w:name="_Toc251497463"/>
      <w:r w:rsidRPr="00B03E4C">
        <w:t>Time format and stamp</w:t>
      </w:r>
      <w:bookmarkEnd w:id="26"/>
      <w:bookmarkEnd w:id="27"/>
      <w:bookmarkEnd w:id="28"/>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a4"/>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a4"/>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DoY'</w:t>
      </w:r>
      <w:r w:rsidRPr="00B03E4C">
        <w:t>).</w:t>
      </w:r>
    </w:p>
    <w:p w14:paraId="60E74325" w14:textId="77777777" w:rsidR="00C660AF" w:rsidRPr="00B03E4C" w:rsidRDefault="00C660AF" w:rsidP="00C660AF">
      <w:pPr>
        <w:pStyle w:val="a4"/>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a4"/>
        <w:numPr>
          <w:ilvl w:val="0"/>
          <w:numId w:val="17"/>
        </w:numPr>
        <w:rPr>
          <w:u w:val="single"/>
        </w:rPr>
      </w:pPr>
      <w:r w:rsidRPr="00B03E4C">
        <w:t>The format is provided in POSIX: POSIXct – calendar time in seconds since 1970, POSIXlt – local time in time structure.</w:t>
      </w:r>
    </w:p>
    <w:p w14:paraId="7B8C9F4A" w14:textId="77777777" w:rsidR="00C660AF" w:rsidRPr="00B03E4C" w:rsidRDefault="00C660AF" w:rsidP="00C660AF">
      <w:pPr>
        <w:pStyle w:val="a4"/>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a4"/>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a4"/>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a4"/>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a4"/>
        <w:ind w:left="784"/>
        <w:rPr>
          <w:rStyle w:val="Code-Text"/>
        </w:rPr>
      </w:pPr>
    </w:p>
    <w:p w14:paraId="05E7F743" w14:textId="77777777" w:rsidR="001627AF" w:rsidRPr="00B03E4C" w:rsidRDefault="00750499" w:rsidP="001627AF">
      <w:pPr>
        <w:pStyle w:val="2"/>
      </w:pPr>
      <w:bookmarkStart w:id="29" w:name="_Toc251238849"/>
      <w:bookmarkStart w:id="30" w:name="_Toc251238902"/>
      <w:bookmarkStart w:id="31" w:name="_Toc251497464"/>
      <w:r>
        <w:br w:type="page"/>
      </w:r>
      <w:r w:rsidR="00CC30ED">
        <w:lastRenderedPageBreak/>
        <w:t>Suffix naming for</w:t>
      </w:r>
      <w:r w:rsidR="001627AF" w:rsidRPr="00B03E4C">
        <w:t xml:space="preserve"> variables newly generated by the gap filling algorithm</w:t>
      </w:r>
      <w:bookmarkEnd w:id="29"/>
      <w:bookmarkEnd w:id="30"/>
      <w:bookmarkEnd w:id="31"/>
    </w:p>
    <w:p w14:paraId="2F057991" w14:textId="77777777" w:rsidR="001627AF" w:rsidRPr="00B03E4C" w:rsidRDefault="001627AF" w:rsidP="001627AF"/>
    <w:p w14:paraId="00157A4F" w14:textId="77777777" w:rsidR="001627AF" w:rsidRPr="00B03E4C" w:rsidRDefault="001627AF" w:rsidP="001627AF">
      <w:pPr>
        <w:rPr>
          <w:rStyle w:val="Code-Text"/>
        </w:rPr>
      </w:pPr>
      <w:r w:rsidRPr="00B03E4C">
        <w:rPr>
          <w:rStyle w:val="Code-Text"/>
        </w:rPr>
        <w:t>VAR_orig       # Variable with original values of VAR</w:t>
      </w:r>
    </w:p>
    <w:p w14:paraId="5301D8E1" w14:textId="77777777" w:rsidR="001627AF" w:rsidRPr="00B03E4C" w:rsidRDefault="001627AF" w:rsidP="001627AF">
      <w:pPr>
        <w:rPr>
          <w:rStyle w:val="Code-Text"/>
        </w:rPr>
      </w:pPr>
      <w:r w:rsidRPr="00B03E4C">
        <w:rPr>
          <w:rStyle w:val="Code-Text"/>
        </w:rPr>
        <w:t>VAR_f          # Variable with gaps filled</w:t>
      </w:r>
    </w:p>
    <w:p w14:paraId="08EA01B7" w14:textId="77777777" w:rsidR="001627AF" w:rsidRPr="00B03E4C" w:rsidRDefault="001627AF" w:rsidP="001627AF">
      <w:pPr>
        <w:rPr>
          <w:rStyle w:val="Code-Text"/>
        </w:rPr>
      </w:pPr>
      <w:r w:rsidRPr="00B03E4C">
        <w:rPr>
          <w:rStyle w:val="Code-Text"/>
        </w:rPr>
        <w:t>VAR_fall       # Variable with all datapoints filled (for uncertainty</w:t>
      </w:r>
    </w:p>
    <w:p w14:paraId="14507FA8" w14:textId="77777777" w:rsidR="001627AF" w:rsidRPr="00B03E4C" w:rsidRDefault="001627AF" w:rsidP="001627AF">
      <w:pPr>
        <w:rPr>
          <w:rStyle w:val="Code-Text"/>
        </w:rPr>
      </w:pPr>
      <w:r w:rsidRPr="00B03E4C">
        <w:rPr>
          <w:rStyle w:val="Code-Text"/>
        </w:rPr>
        <w:t xml:space="preserve">                     estimates)</w:t>
      </w:r>
    </w:p>
    <w:p w14:paraId="6F3E1004" w14:textId="77777777" w:rsidR="001627AF" w:rsidRPr="00B03E4C" w:rsidRDefault="001627AF" w:rsidP="001627AF">
      <w:pPr>
        <w:rPr>
          <w:rStyle w:val="Code-Text"/>
        </w:rPr>
      </w:pPr>
      <w:r w:rsidRPr="00B03E4C">
        <w:rPr>
          <w:rStyle w:val="Code-Text"/>
        </w:rPr>
        <w:t>VAR_fnum       # Number of datapoints used for filling</w:t>
      </w:r>
    </w:p>
    <w:p w14:paraId="3AF96E4D" w14:textId="77777777" w:rsidR="001627AF" w:rsidRPr="00B03E4C" w:rsidRDefault="001627AF" w:rsidP="001627AF">
      <w:pPr>
        <w:rPr>
          <w:rStyle w:val="Code-Text"/>
        </w:rPr>
      </w:pPr>
      <w:r w:rsidRPr="00B03E4C">
        <w:rPr>
          <w:rStyle w:val="Code-Text"/>
        </w:rPr>
        <w:t>VAR_fsd        # Standard deviation of data points used for filling</w:t>
      </w:r>
    </w:p>
    <w:p w14:paraId="0E095BC3" w14:textId="77777777" w:rsidR="001627AF" w:rsidRPr="00B03E4C" w:rsidRDefault="001627AF" w:rsidP="001627AF">
      <w:pPr>
        <w:rPr>
          <w:rStyle w:val="Code-Text"/>
        </w:rPr>
      </w:pPr>
      <w:r w:rsidRPr="00B03E4C">
        <w:rPr>
          <w:rStyle w:val="Code-Text"/>
        </w:rPr>
        <w:t>VAR_fmeth      # Method used for filling</w:t>
      </w:r>
    </w:p>
    <w:p w14:paraId="18120EE0" w14:textId="77777777" w:rsidR="001627AF" w:rsidRPr="00B03E4C" w:rsidRDefault="001627AF" w:rsidP="001627AF">
      <w:pPr>
        <w:rPr>
          <w:rStyle w:val="Code-Text"/>
        </w:rPr>
      </w:pPr>
      <w:r w:rsidRPr="00B03E4C">
        <w:rPr>
          <w:rStyle w:val="Code-Text"/>
        </w:rPr>
        <w:t>VAR_fwin       # Window size used for filling</w:t>
      </w:r>
    </w:p>
    <w:p w14:paraId="07D16259" w14:textId="77777777" w:rsidR="001627AF" w:rsidRPr="00B03E4C" w:rsidRDefault="001627AF" w:rsidP="001627AF">
      <w:pPr>
        <w:rPr>
          <w:rStyle w:val="Code-Text"/>
        </w:rPr>
      </w:pPr>
      <w:r w:rsidRPr="00B03E4C">
        <w:rPr>
          <w:rStyle w:val="Code-Text"/>
        </w:rPr>
        <w:t>VAR_fqc        # Quality flag used for filling</w:t>
      </w:r>
    </w:p>
    <w:p w14:paraId="06B6A1F0" w14:textId="77777777" w:rsidR="0046765A" w:rsidRPr="00B03E4C" w:rsidRDefault="0046765A" w:rsidP="00CC30ED">
      <w:pPr>
        <w:pStyle w:val="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2"/>
      </w:pPr>
      <w:bookmarkStart w:id="32" w:name="_Toc251497465"/>
      <w:r>
        <w:t>Variable naming for varia</w:t>
      </w:r>
      <w:r w:rsidR="0046765A" w:rsidRPr="00B03E4C">
        <w:t>bles newly generated by the partitioning algorithm</w:t>
      </w:r>
      <w:bookmarkEnd w:id="32"/>
    </w:p>
    <w:p w14:paraId="6FBBA622" w14:textId="77777777" w:rsidR="0046765A" w:rsidRPr="00B03E4C" w:rsidRDefault="0046765A" w:rsidP="0046765A"/>
    <w:p w14:paraId="0CE15194" w14:textId="77777777" w:rsidR="0046765A" w:rsidRPr="00B03E4C" w:rsidRDefault="0046765A" w:rsidP="0046765A">
      <w:pPr>
        <w:rPr>
          <w:rStyle w:val="Code-Text"/>
        </w:rPr>
      </w:pPr>
      <w:r w:rsidRPr="00B03E4C">
        <w:rPr>
          <w:rStyle w:val="Code-Text"/>
        </w:rPr>
        <w:t>PotRad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r w:rsidRPr="00B03E4C">
        <w:rPr>
          <w:rStyle w:val="Code-Text"/>
        </w:rPr>
        <w:t>FP_NEE</w:t>
      </w:r>
      <w:r w:rsidR="0046765A" w:rsidRPr="00B03E4C">
        <w:rPr>
          <w:rStyle w:val="Code-Text"/>
        </w:rPr>
        <w:t>night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308BDD7E" w14:textId="77777777" w:rsidR="005D779D" w:rsidRPr="00B03E4C" w:rsidRDefault="005D779D" w:rsidP="0046765A">
      <w:pPr>
        <w:rPr>
          <w:rStyle w:val="Code-Text"/>
        </w:rPr>
      </w:pPr>
      <w:r w:rsidRPr="00B03E4C">
        <w:rPr>
          <w:rStyle w:val="Code-Text"/>
        </w:rPr>
        <w:t>FP</w:t>
      </w:r>
      <w:r w:rsidR="00490E65" w:rsidRPr="00B03E4C">
        <w:rPr>
          <w:rStyle w:val="Code-Text"/>
        </w:rPr>
        <w:t>_Temp</w:t>
      </w:r>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r w:rsidRPr="00B03E4C">
        <w:rPr>
          <w:rStyle w:val="Code-Text"/>
        </w:rPr>
        <w:t>R_ref          # Estimated reference respiration</w:t>
      </w:r>
    </w:p>
    <w:p w14:paraId="5E031234" w14:textId="77777777" w:rsidR="0046765A" w:rsidRPr="00B03E4C" w:rsidRDefault="002603FC" w:rsidP="0046765A">
      <w:pPr>
        <w:rPr>
          <w:rStyle w:val="Code-Text"/>
        </w:rPr>
      </w:pPr>
      <w:r w:rsidRPr="00B03E4C">
        <w:rPr>
          <w:rStyle w:val="Code-Text"/>
        </w:rPr>
        <w:t>Reco</w:t>
      </w:r>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r w:rsidRPr="00B03E4C">
        <w:rPr>
          <w:rStyle w:val="Code-Text"/>
        </w:rPr>
        <w:t>GPP_f          # Estimated gross primary production</w:t>
      </w:r>
    </w:p>
    <w:p w14:paraId="05B641F8" w14:textId="77777777" w:rsidR="001E5535" w:rsidRPr="00B03E4C" w:rsidRDefault="00D00AAF" w:rsidP="00D00AAF">
      <w:pPr>
        <w:pStyle w:val="1"/>
      </w:pPr>
      <w:bookmarkStart w:id="33" w:name="_Toc251238852"/>
      <w:bookmarkStart w:id="34" w:name="_Toc251238905"/>
      <w:r w:rsidRPr="00B03E4C">
        <w:br w:type="page"/>
      </w:r>
      <w:bookmarkStart w:id="35" w:name="_Toc251497466"/>
      <w:r w:rsidR="00C23498" w:rsidRPr="00B03E4C">
        <w:lastRenderedPageBreak/>
        <w:t>Description of R5 site specific data frames:</w:t>
      </w:r>
      <w:bookmarkEnd w:id="33"/>
      <w:bookmarkEnd w:id="34"/>
      <w:bookmarkEnd w:id="35"/>
    </w:p>
    <w:p w14:paraId="3C0D86DC" w14:textId="77777777" w:rsidR="00C23498" w:rsidRPr="00B03E4C" w:rsidRDefault="00C23498" w:rsidP="00C23498"/>
    <w:p w14:paraId="6DFB6F80" w14:textId="77777777" w:rsidR="00C23498" w:rsidRPr="00B03E4C" w:rsidRDefault="00C23498" w:rsidP="00C23498">
      <w:pPr>
        <w:rPr>
          <w:rStyle w:val="Code-Text"/>
        </w:rPr>
      </w:pPr>
      <w:r w:rsidRPr="00B03E4C">
        <w:rPr>
          <w:rStyle w:val="Code-Text"/>
        </w:rPr>
        <w:t xml:space="preserve">sEddyProc &lt;- </w:t>
      </w:r>
      <w:r w:rsidRPr="00B03E4C">
        <w:rPr>
          <w:rStyle w:val="Code-Text"/>
          <w:b/>
        </w:rPr>
        <w:t>setRefClass</w:t>
      </w:r>
      <w:r w:rsidRPr="00B03E4C">
        <w:rPr>
          <w:rStyle w:val="Code-Text"/>
        </w:rPr>
        <w:t>("sEddyProc", fields=list(</w:t>
      </w:r>
    </w:p>
    <w:p w14:paraId="61F16993" w14:textId="77777777" w:rsidR="00C23498" w:rsidRPr="00B03E4C" w:rsidRDefault="00C23498" w:rsidP="00C23498">
      <w:pPr>
        <w:rPr>
          <w:rStyle w:val="Code-Text"/>
        </w:rPr>
      </w:pPr>
      <w:r w:rsidRPr="00B03E4C">
        <w:rPr>
          <w:rStyle w:val="Code-Text"/>
        </w:rPr>
        <w:t xml:space="preserve">  sID='character'       ##&lt;&lt; String with Site ID</w:t>
      </w:r>
    </w:p>
    <w:p w14:paraId="056C11C9" w14:textId="77777777" w:rsidR="00C23498" w:rsidRPr="00B03E4C" w:rsidRDefault="00C23498" w:rsidP="00C23498">
      <w:pPr>
        <w:rPr>
          <w:rStyle w:val="Code-Text"/>
        </w:rPr>
      </w:pPr>
      <w:r w:rsidRPr="00B03E4C">
        <w:rPr>
          <w:rStyle w:val="Code-Text"/>
        </w:rPr>
        <w:t xml:space="preserve">  ,sDATA='data.fram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sINFO='list'         ##&lt;&lt; List with site information</w:t>
      </w:r>
    </w:p>
    <w:p w14:paraId="0CDEECB8" w14:textId="77777777" w:rsidR="00C23498" w:rsidRPr="00B03E4C" w:rsidRDefault="00C23498" w:rsidP="00C23498">
      <w:pPr>
        <w:rPr>
          <w:rStyle w:val="Code-Text"/>
        </w:rPr>
      </w:pPr>
      <w:r w:rsidRPr="00B03E4C">
        <w:rPr>
          <w:rStyle w:val="Code-Text"/>
        </w:rPr>
        <w:t xml:space="preserve">  ,sTEMP='data.fram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2"/>
      </w:pPr>
      <w:bookmarkStart w:id="36" w:name="_Toc251238853"/>
      <w:bookmarkStart w:id="37" w:name="_Toc251238906"/>
      <w:bookmarkStart w:id="38" w:name="_Toc251497467"/>
      <w:r w:rsidRPr="00B03E4C">
        <w:t>sINFO  field of sEddyProc</w:t>
      </w:r>
      <w:bookmarkEnd w:id="36"/>
      <w:bookmarkEnd w:id="37"/>
      <w:bookmarkEnd w:id="38"/>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DIMS   : int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DTS    : num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int 1998    # Starting year</w:t>
      </w:r>
    </w:p>
    <w:p w14:paraId="4AF5322A" w14:textId="77777777" w:rsidR="008E555C" w:rsidRPr="00B03E4C" w:rsidRDefault="008E555C" w:rsidP="008E555C">
      <w:pPr>
        <w:rPr>
          <w:rStyle w:val="Code-Text"/>
        </w:rPr>
      </w:pPr>
      <w:r w:rsidRPr="00B03E4C">
        <w:rPr>
          <w:rStyle w:val="Code-Text"/>
        </w:rPr>
        <w:t xml:space="preserve"> $ Y.END  : int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Y.NUMS : num 1       # Number of years</w:t>
      </w:r>
    </w:p>
    <w:p w14:paraId="748FDF2B" w14:textId="77777777" w:rsidR="008E555C" w:rsidRPr="00B03E4C" w:rsidRDefault="008E555C" w:rsidP="008E555C">
      <w:pPr>
        <w:rPr>
          <w:rStyle w:val="Code-Text"/>
        </w:rPr>
      </w:pPr>
      <w:r w:rsidRPr="00B03E4C">
        <w:rPr>
          <w:rStyle w:val="Code-Text"/>
        </w:rPr>
        <w:t xml:space="preserve"> $ Y.NAME : chr "1998"  # Name for years (e.g. "00-02")</w:t>
      </w:r>
    </w:p>
    <w:p w14:paraId="4E716BAE" w14:textId="77777777" w:rsidR="008E555C" w:rsidRPr="00B03E4C" w:rsidRDefault="008E555C" w:rsidP="008E555C"/>
    <w:p w14:paraId="703CE42D" w14:textId="77777777" w:rsidR="008E555C" w:rsidRPr="00B03E4C" w:rsidRDefault="008E555C" w:rsidP="008E555C">
      <w:pPr>
        <w:pStyle w:val="2"/>
      </w:pPr>
      <w:bookmarkStart w:id="39" w:name="_Toc251238854"/>
      <w:bookmarkStart w:id="40" w:name="_Toc251238907"/>
      <w:bookmarkStart w:id="41" w:name="_Toc251497468"/>
      <w:r w:rsidRPr="00B03E4C">
        <w:t>sDATA field of sEddyProc with input data</w:t>
      </w:r>
      <w:bookmarkEnd w:id="39"/>
      <w:bookmarkEnd w:id="40"/>
      <w:bookmarkEnd w:id="41"/>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0B7A8CE1"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NEE      : num  -1.21 1.72 NA NA 2.55 NA NA NA 4.11 NA ...</w:t>
      </w:r>
    </w:p>
    <w:p w14:paraId="4E81E4FF" w14:textId="77777777" w:rsidR="008E555C" w:rsidRPr="008716ED" w:rsidRDefault="008E555C" w:rsidP="008E555C">
      <w:pPr>
        <w:rPr>
          <w:rStyle w:val="Code-Text"/>
          <w:lang w:val="de-DE"/>
        </w:rPr>
      </w:pPr>
      <w:r w:rsidRPr="00B03E4C">
        <w:rPr>
          <w:rStyle w:val="Code-Text"/>
        </w:rPr>
        <w:t xml:space="preserve"> </w:t>
      </w:r>
      <w:r w:rsidRPr="008716ED">
        <w:rPr>
          <w:rStyle w:val="Code-Text"/>
          <w:lang w:val="de-DE"/>
        </w:rPr>
        <w:t>$ Rg       : num  0 0 0 0 0 0 0 0 0 0 ...</w:t>
      </w:r>
    </w:p>
    <w:p w14:paraId="683AFAF4" w14:textId="77777777" w:rsidR="008E555C" w:rsidRPr="008716ED" w:rsidRDefault="008E555C" w:rsidP="008E555C">
      <w:pPr>
        <w:rPr>
          <w:rStyle w:val="Code-Text"/>
          <w:lang w:val="de-DE"/>
        </w:rPr>
      </w:pPr>
      <w:r w:rsidRPr="008716ED">
        <w:rPr>
          <w:rStyle w:val="Code-Text"/>
          <w:lang w:val="de-DE"/>
        </w:rPr>
        <w:t xml:space="preserve"> $ Tair     : num  7.4 7.5 7.1 6.6 6.6 6.5 6.3 6.1 5.9 6.2 ...</w:t>
      </w:r>
    </w:p>
    <w:p w14:paraId="39BA4732" w14:textId="77777777" w:rsidR="008E555C" w:rsidRPr="008716ED" w:rsidRDefault="008E555C" w:rsidP="008E555C">
      <w:pPr>
        <w:rPr>
          <w:rStyle w:val="Code-Text"/>
          <w:lang w:val="de-DE"/>
        </w:rPr>
      </w:pPr>
      <w:r w:rsidRPr="008716ED">
        <w:rPr>
          <w:rStyle w:val="Code-Text"/>
          <w:lang w:val="de-DE"/>
        </w:rPr>
        <w:t xml:space="preserve"> $ VPD      : num  4.6 4.6 4.3 3.9 3.9 4 3.9 3.7 3.4 3.4 ...</w:t>
      </w:r>
    </w:p>
    <w:p w14:paraId="3A4A19DD" w14:textId="77777777" w:rsidR="008E555C" w:rsidRPr="008716ED" w:rsidRDefault="008E555C" w:rsidP="008E555C">
      <w:pPr>
        <w:rPr>
          <w:lang w:val="de-DE"/>
        </w:rPr>
      </w:pPr>
    </w:p>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735"/>
        <w:gridCol w:w="570"/>
        <w:gridCol w:w="516"/>
        <w:gridCol w:w="549"/>
        <w:gridCol w:w="366"/>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8716ED" w:rsidRDefault="008E555C" w:rsidP="008E4C6B">
            <w:pPr>
              <w:jc w:val="right"/>
              <w:rPr>
                <w:rFonts w:ascii="Lucida Grande" w:hAnsi="Lucida Grande"/>
                <w:b/>
                <w:bCs/>
                <w:color w:val="555555"/>
                <w:sz w:val="15"/>
                <w:szCs w:val="15"/>
                <w:lang w:val="de-DE" w:eastAsia="de-DE"/>
              </w:rPr>
            </w:pPr>
            <w:r w:rsidRPr="008716ED">
              <w:rPr>
                <w:rFonts w:ascii="Lucida Grande" w:hAnsi="Lucida Grande"/>
                <w:b/>
                <w:bCs/>
                <w:color w:val="555555"/>
                <w:sz w:val="15"/>
                <w:szCs w:val="15"/>
                <w:lang w:val="de-DE"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2"/>
      </w:pPr>
      <w:bookmarkStart w:id="42" w:name="_Toc251238855"/>
      <w:bookmarkStart w:id="43" w:name="_Toc251238908"/>
      <w:bookmarkStart w:id="44" w:name="_Toc251497469"/>
      <w:r w:rsidRPr="00B03E4C">
        <w:t>sTEMP field of sEddyProc with processing results</w:t>
      </w:r>
      <w:bookmarkEnd w:id="42"/>
      <w:bookmarkEnd w:id="43"/>
      <w:bookmarkEnd w:id="44"/>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57C06A0D"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NEE_orig      : num  -1.21 1.72 NA NA 2.55 NA NA NA 4.11 NA ...</w:t>
      </w:r>
    </w:p>
    <w:p w14:paraId="2E7B60D4" w14:textId="77777777" w:rsidR="008E555C" w:rsidRPr="00B03E4C" w:rsidRDefault="008E555C" w:rsidP="008E555C">
      <w:pPr>
        <w:rPr>
          <w:rStyle w:val="Code-Text"/>
        </w:rPr>
      </w:pPr>
      <w:r w:rsidRPr="00B03E4C">
        <w:rPr>
          <w:rStyle w:val="Code-Text"/>
        </w:rPr>
        <w:t xml:space="preserve"> $ NEE_f    : num  -1.21 1.72 1.03 1.09 2.55 ...</w:t>
      </w:r>
    </w:p>
    <w:p w14:paraId="4E3E68FA" w14:textId="77777777" w:rsidR="008E555C" w:rsidRPr="00B03E4C" w:rsidRDefault="008E555C" w:rsidP="008E555C">
      <w:pPr>
        <w:rPr>
          <w:rStyle w:val="Code-Text"/>
        </w:rPr>
      </w:pPr>
      <w:r w:rsidRPr="00B03E4C">
        <w:rPr>
          <w:rStyle w:val="Code-Text"/>
        </w:rPr>
        <w:t xml:space="preserve"> $ NEE_fsd  : num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916"/>
        <w:gridCol w:w="1148"/>
        <w:gridCol w:w="1065"/>
        <w:gridCol w:w="366"/>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1"/>
      </w:pPr>
      <w:r w:rsidRPr="00B03E4C">
        <w:br w:type="page"/>
      </w:r>
      <w:bookmarkStart w:id="45" w:name="_Toc251238856"/>
      <w:bookmarkStart w:id="46" w:name="_Toc251238909"/>
      <w:bookmarkStart w:id="47" w:name="_Toc251497470"/>
      <w:r w:rsidR="007D6866" w:rsidRPr="00B03E4C">
        <w:lastRenderedPageBreak/>
        <w:t>Style guide</w:t>
      </w:r>
      <w:bookmarkEnd w:id="45"/>
      <w:bookmarkEnd w:id="46"/>
      <w:bookmarkEnd w:id="47"/>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B16B20" w:rsidP="00BB67EA">
      <w:pPr>
        <w:rPr>
          <w:sz w:val="20"/>
        </w:rPr>
      </w:pPr>
      <w:hyperlink r:id="rId8" w:history="1">
        <w:r w:rsidR="00BB67EA" w:rsidRPr="00B03E4C">
          <w:rPr>
            <w:rStyle w:val="a8"/>
            <w:sz w:val="20"/>
          </w:rPr>
          <w:t>http://google-styleguide.googlecode.com/svn/trunk/google-r-style.html</w:t>
        </w:r>
      </w:hyperlink>
    </w:p>
    <w:p w14:paraId="19FC5E97" w14:textId="77777777" w:rsidR="00D421B5" w:rsidRPr="00B03E4C" w:rsidRDefault="00BB67EA" w:rsidP="00BB67EA">
      <w:r w:rsidRPr="00B03E4C">
        <w:t xml:space="preserve">and </w:t>
      </w:r>
      <w:r w:rsidR="00376257" w:rsidRPr="00B03E4C">
        <w:t xml:space="preserve">BGI internal inlinedocs template </w:t>
      </w:r>
    </w:p>
    <w:p w14:paraId="01C5941C" w14:textId="77777777" w:rsidR="00376257" w:rsidRPr="00B03E4C" w:rsidRDefault="00B16B20" w:rsidP="00BB67EA">
      <w:hyperlink r:id="rId9" w:history="1">
        <w:r w:rsidR="00D421B5" w:rsidRPr="00B03E4C">
          <w:rPr>
            <w:rStyle w:val="a8"/>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2"/>
      </w:pPr>
      <w:bookmarkStart w:id="48" w:name="_Toc251238857"/>
      <w:bookmarkStart w:id="49" w:name="_Toc251238910"/>
      <w:bookmarkStart w:id="50" w:name="_Toc251497471"/>
      <w:r w:rsidRPr="00B03E4C">
        <w:t>Identifiers</w:t>
      </w:r>
      <w:bookmarkEnd w:id="48"/>
      <w:bookmarkEnd w:id="49"/>
      <w:bookmarkEnd w:id="50"/>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a4"/>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a4"/>
        <w:numPr>
          <w:ilvl w:val="1"/>
          <w:numId w:val="9"/>
        </w:numPr>
        <w:ind w:hanging="357"/>
        <w:outlineLvl w:val="0"/>
      </w:pPr>
      <w:r w:rsidRPr="00B03E4C">
        <w:rPr>
          <w:b/>
          <w:i/>
        </w:rPr>
        <w:t>‘f’</w:t>
      </w:r>
      <w:r w:rsidRPr="00B03E4C">
        <w:t xml:space="preserve"> for function names</w:t>
      </w:r>
    </w:p>
    <w:p w14:paraId="03D49B04" w14:textId="77777777" w:rsidR="00F171D8" w:rsidRPr="00B03E4C" w:rsidRDefault="00F171D8" w:rsidP="00F171D8">
      <w:pPr>
        <w:pStyle w:val="a4"/>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a4"/>
        <w:numPr>
          <w:ilvl w:val="1"/>
          <w:numId w:val="9"/>
        </w:numPr>
        <w:ind w:hanging="357"/>
        <w:outlineLvl w:val="0"/>
      </w:pPr>
      <w:r w:rsidRPr="00B03E4C">
        <w:rPr>
          <w:b/>
          <w:i/>
        </w:rPr>
        <w:t>‘k’</w:t>
      </w:r>
      <w:r w:rsidRPr="00B03E4C">
        <w:t xml:space="preserve"> for constant variable</w:t>
      </w:r>
      <w:r w:rsidR="00F171D8" w:rsidRPr="00B03E4C">
        <w:t>s</w:t>
      </w:r>
    </w:p>
    <w:p w14:paraId="02FDA9EB" w14:textId="77777777" w:rsidR="00376257" w:rsidRPr="00B03E4C" w:rsidRDefault="00BB67EA" w:rsidP="00BB67EA">
      <w:pPr>
        <w:pStyle w:val="a4"/>
        <w:numPr>
          <w:ilvl w:val="1"/>
          <w:numId w:val="9"/>
        </w:numPr>
        <w:ind w:hanging="357"/>
        <w:outlineLvl w:val="0"/>
      </w:pPr>
      <w:r w:rsidRPr="00B03E4C">
        <w:rPr>
          <w:b/>
          <w:i/>
        </w:rPr>
        <w:t>‘g’</w:t>
      </w:r>
      <w:r w:rsidRPr="00B03E4C">
        <w:t xml:space="preserve"> for global variable</w:t>
      </w:r>
      <w:r w:rsidR="00F171D8" w:rsidRPr="00B03E4C">
        <w:t>s (should be avoided)</w:t>
      </w:r>
    </w:p>
    <w:p w14:paraId="586C3EC3" w14:textId="77777777" w:rsidR="00EB6C4B" w:rsidRPr="00B03E4C" w:rsidRDefault="00376257" w:rsidP="00BB67EA">
      <w:pPr>
        <w:pStyle w:val="a4"/>
        <w:numPr>
          <w:ilvl w:val="1"/>
          <w:numId w:val="9"/>
        </w:numPr>
        <w:ind w:hanging="357"/>
        <w:outlineLvl w:val="0"/>
      </w:pPr>
      <w:r w:rsidRPr="00B03E4C">
        <w:rPr>
          <w:i/>
        </w:rPr>
        <w:t>omitted</w:t>
      </w:r>
      <w:r w:rsidRPr="00B03E4C">
        <w:t xml:space="preserve"> for all other variables</w:t>
      </w:r>
    </w:p>
    <w:p w14:paraId="4BB0A6FE" w14:textId="77777777" w:rsidR="00BB67EA" w:rsidRPr="00B03E4C" w:rsidRDefault="00BB67EA" w:rsidP="00EB6C4B">
      <w:pPr>
        <w:pStyle w:val="a4"/>
        <w:ind w:left="1440"/>
        <w:outlineLvl w:val="0"/>
      </w:pPr>
    </w:p>
    <w:p w14:paraId="53033B2F" w14:textId="77777777" w:rsidR="00EB6C4B" w:rsidRPr="00B03E4C" w:rsidRDefault="00BC6743" w:rsidP="00486DC3">
      <w:pPr>
        <w:pStyle w:val="a4"/>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r w:rsidRPr="00B03E4C">
        <w:rPr>
          <w:b/>
          <w:i/>
        </w:rPr>
        <w:t>VariableName</w:t>
      </w:r>
      <w:r w:rsidR="00486DC3" w:rsidRPr="00B03E4C">
        <w:rPr>
          <w:b/>
          <w:i/>
        </w:rPr>
        <w:t xml:space="preserve">, </w:t>
      </w:r>
      <w:r w:rsidR="00486DC3" w:rsidRPr="00B03E4C">
        <w:t xml:space="preserve">and, if needed, underscore and unit name, e.g. </w:t>
      </w:r>
      <w:r w:rsidR="00486DC3" w:rsidRPr="00B03E4C">
        <w:rPr>
          <w:b/>
          <w:i/>
        </w:rPr>
        <w:t>VariableName_unit</w:t>
      </w:r>
    </w:p>
    <w:p w14:paraId="3E025CE8" w14:textId="77777777" w:rsidR="00BB67EA" w:rsidRPr="00B03E4C" w:rsidRDefault="00BB67EA" w:rsidP="00EB6C4B">
      <w:pPr>
        <w:pStyle w:val="a4"/>
        <w:outlineLvl w:val="0"/>
      </w:pPr>
    </w:p>
    <w:p w14:paraId="7BB2FA28" w14:textId="77777777" w:rsidR="00BB67EA" w:rsidRPr="00B03E4C" w:rsidRDefault="00BC6743" w:rsidP="00EB6C4B">
      <w:pPr>
        <w:pStyle w:val="a4"/>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a7"/>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r w:rsidRPr="00B03E4C">
              <w:rPr>
                <w:b/>
                <w:i/>
              </w:rPr>
              <w:t>.S</w:t>
            </w:r>
          </w:p>
        </w:tc>
        <w:tc>
          <w:tcPr>
            <w:tcW w:w="2835" w:type="dxa"/>
          </w:tcPr>
          <w:p w14:paraId="1A9AF53D" w14:textId="77777777"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r w:rsidRPr="00B03E4C">
              <w:rPr>
                <w:b/>
                <w:i/>
              </w:rPr>
              <w:t>.n</w:t>
            </w:r>
          </w:p>
        </w:tc>
        <w:tc>
          <w:tcPr>
            <w:tcW w:w="4819" w:type="dxa"/>
          </w:tcPr>
          <w:p w14:paraId="45503979" w14:textId="77777777" w:rsidR="00BB67EA" w:rsidRPr="00B03E4C" w:rsidRDefault="00BB67EA" w:rsidP="007D6866">
            <w:r w:rsidRPr="00B03E4C">
              <w:t>numeric</w:t>
            </w:r>
          </w:p>
        </w:tc>
      </w:tr>
      <w:tr w:rsidR="00BB67EA" w:rsidRPr="00B03E4C" w14:paraId="06B8BD52" w14:textId="77777777">
        <w:tc>
          <w:tcPr>
            <w:tcW w:w="817" w:type="dxa"/>
          </w:tcPr>
          <w:p w14:paraId="3C898ABB" w14:textId="77777777" w:rsidR="00BB67EA" w:rsidRPr="00B03E4C" w:rsidRDefault="00BB67EA" w:rsidP="007D6866">
            <w:pPr>
              <w:rPr>
                <w:b/>
                <w:i/>
              </w:rPr>
            </w:pPr>
            <w:r w:rsidRPr="00B03E4C">
              <w:rPr>
                <w:b/>
                <w:i/>
              </w:rPr>
              <w:t>.V</w:t>
            </w:r>
          </w:p>
        </w:tc>
        <w:tc>
          <w:tcPr>
            <w:tcW w:w="2835" w:type="dxa"/>
          </w:tcPr>
          <w:p w14:paraId="039BED65" w14:textId="77777777" w:rsidR="00BB67EA" w:rsidRPr="00B03E4C" w:rsidRDefault="00BB67EA" w:rsidP="007D6866">
            <w:r w:rsidRPr="00B03E4C">
              <w:t>vector</w:t>
            </w:r>
          </w:p>
        </w:tc>
        <w:tc>
          <w:tcPr>
            <w:tcW w:w="851" w:type="dxa"/>
          </w:tcPr>
          <w:p w14:paraId="0FEEFDC8" w14:textId="77777777" w:rsidR="00BB67EA" w:rsidRPr="00B03E4C" w:rsidRDefault="00BB67EA" w:rsidP="007D6866">
            <w:pPr>
              <w:rPr>
                <w:b/>
                <w:i/>
              </w:rPr>
            </w:pPr>
            <w:r w:rsidRPr="00B03E4C">
              <w:rPr>
                <w:b/>
                <w:i/>
              </w:rPr>
              <w:t>.l</w:t>
            </w:r>
          </w:p>
        </w:tc>
        <w:tc>
          <w:tcPr>
            <w:tcW w:w="4819" w:type="dxa"/>
          </w:tcPr>
          <w:p w14:paraId="5E8A9D13" w14:textId="77777777" w:rsidR="00BB67EA" w:rsidRPr="00B03E4C" w:rsidRDefault="00BB67EA" w:rsidP="007D6866">
            <w:r w:rsidRPr="00B03E4C">
              <w:t>numeric length</w:t>
            </w:r>
          </w:p>
        </w:tc>
      </w:tr>
      <w:tr w:rsidR="00BB67EA" w:rsidRPr="00B03E4C" w14:paraId="66559CB8" w14:textId="77777777">
        <w:tc>
          <w:tcPr>
            <w:tcW w:w="817" w:type="dxa"/>
          </w:tcPr>
          <w:p w14:paraId="784396FA" w14:textId="77777777" w:rsidR="00BB67EA" w:rsidRPr="00B03E4C" w:rsidRDefault="00BB67EA" w:rsidP="007D6866">
            <w:pPr>
              <w:rPr>
                <w:b/>
                <w:i/>
              </w:rPr>
            </w:pPr>
            <w:r w:rsidRPr="00B03E4C">
              <w:rPr>
                <w:b/>
                <w:i/>
              </w:rPr>
              <w:t>.M</w:t>
            </w:r>
          </w:p>
        </w:tc>
        <w:tc>
          <w:tcPr>
            <w:tcW w:w="2835" w:type="dxa"/>
          </w:tcPr>
          <w:p w14:paraId="5403EAC2" w14:textId="77777777" w:rsidR="00BB67EA" w:rsidRPr="00B03E4C" w:rsidRDefault="00BB67EA" w:rsidP="007D6866">
            <w:r w:rsidRPr="00B03E4C">
              <w:t>matrix</w:t>
            </w:r>
          </w:p>
        </w:tc>
        <w:tc>
          <w:tcPr>
            <w:tcW w:w="851" w:type="dxa"/>
          </w:tcPr>
          <w:p w14:paraId="3551EAB8" w14:textId="77777777" w:rsidR="00BB67EA" w:rsidRPr="00B03E4C" w:rsidRDefault="00BB67EA" w:rsidP="007D6866">
            <w:pPr>
              <w:rPr>
                <w:b/>
                <w:i/>
              </w:rPr>
            </w:pPr>
            <w:r w:rsidRPr="00B03E4C">
              <w:rPr>
                <w:b/>
                <w:i/>
              </w:rPr>
              <w:t xml:space="preserve">.i </w:t>
            </w:r>
          </w:p>
        </w:tc>
        <w:tc>
          <w:tcPr>
            <w:tcW w:w="4819" w:type="dxa"/>
          </w:tcPr>
          <w:p w14:paraId="22A6714F" w14:textId="77777777" w:rsidR="00BB67EA" w:rsidRPr="00B03E4C" w:rsidRDefault="00425D51" w:rsidP="007D6866">
            <w:r w:rsidRPr="00B03E4C">
              <w:t>n</w:t>
            </w:r>
            <w:r w:rsidR="00BB67EA" w:rsidRPr="00B03E4C">
              <w:t>umeric index or counter</w:t>
            </w:r>
          </w:p>
        </w:tc>
      </w:tr>
      <w:tr w:rsidR="00BB67EA" w:rsidRPr="00B03E4C" w14:paraId="7F0C9680" w14:textId="77777777">
        <w:tc>
          <w:tcPr>
            <w:tcW w:w="817" w:type="dxa"/>
          </w:tcPr>
          <w:p w14:paraId="7D6A2172" w14:textId="77777777" w:rsidR="00BB67EA" w:rsidRPr="00B03E4C" w:rsidRDefault="00BB67EA" w:rsidP="007D6866">
            <w:pPr>
              <w:rPr>
                <w:b/>
                <w:i/>
              </w:rPr>
            </w:pPr>
            <w:r w:rsidRPr="00B03E4C">
              <w:rPr>
                <w:b/>
                <w:i/>
              </w:rPr>
              <w:t>.F</w:t>
            </w:r>
          </w:p>
        </w:tc>
        <w:tc>
          <w:tcPr>
            <w:tcW w:w="2835" w:type="dxa"/>
          </w:tcPr>
          <w:p w14:paraId="6B92141D" w14:textId="77777777" w:rsidR="00BB67EA" w:rsidRPr="00B03E4C" w:rsidRDefault="00BB67EA" w:rsidP="007D6866">
            <w:r w:rsidRPr="00B03E4C">
              <w:t>data frame</w:t>
            </w:r>
          </w:p>
        </w:tc>
        <w:tc>
          <w:tcPr>
            <w:tcW w:w="851" w:type="dxa"/>
          </w:tcPr>
          <w:p w14:paraId="5E1A868F" w14:textId="77777777" w:rsidR="00BB67EA" w:rsidRPr="00B03E4C" w:rsidRDefault="00BB67EA" w:rsidP="007D6866">
            <w:pPr>
              <w:rPr>
                <w:b/>
                <w:i/>
              </w:rPr>
            </w:pPr>
            <w:r w:rsidRPr="00B03E4C">
              <w:rPr>
                <w:b/>
                <w:i/>
              </w:rPr>
              <w:t xml:space="preserve">.h </w:t>
            </w:r>
          </w:p>
        </w:tc>
        <w:tc>
          <w:tcPr>
            <w:tcW w:w="4819" w:type="dxa"/>
          </w:tcPr>
          <w:p w14:paraId="3AA8F6B0" w14:textId="77777777" w:rsidR="00BB67EA" w:rsidRPr="00B03E4C" w:rsidRDefault="00BB67EA" w:rsidP="007D6866">
            <w:r w:rsidRPr="00B03E4C">
              <w:t>numeric half-hourly vector</w:t>
            </w:r>
          </w:p>
        </w:tc>
      </w:tr>
      <w:tr w:rsidR="00BB67EA" w:rsidRPr="00B03E4C" w14:paraId="203E7B08" w14:textId="77777777">
        <w:tc>
          <w:tcPr>
            <w:tcW w:w="817" w:type="dxa"/>
          </w:tcPr>
          <w:p w14:paraId="20F6A12A" w14:textId="77777777" w:rsidR="00BB67EA" w:rsidRPr="00B03E4C" w:rsidRDefault="00BB67EA" w:rsidP="007D6866">
            <w:pPr>
              <w:rPr>
                <w:b/>
                <w:i/>
              </w:rPr>
            </w:pPr>
            <w:r w:rsidRPr="00B03E4C">
              <w:rPr>
                <w:b/>
                <w:i/>
              </w:rPr>
              <w:t xml:space="preserve">.L </w:t>
            </w:r>
          </w:p>
        </w:tc>
        <w:tc>
          <w:tcPr>
            <w:tcW w:w="2835" w:type="dxa"/>
          </w:tcPr>
          <w:p w14:paraId="30919B0E" w14:textId="77777777" w:rsidR="00BB67EA" w:rsidRPr="00B03E4C" w:rsidRDefault="00BB67EA" w:rsidP="007D6866">
            <w:r w:rsidRPr="00B03E4C">
              <w:t>(extended) list</w:t>
            </w:r>
          </w:p>
        </w:tc>
        <w:tc>
          <w:tcPr>
            <w:tcW w:w="851" w:type="dxa"/>
          </w:tcPr>
          <w:p w14:paraId="5CF636E9" w14:textId="77777777" w:rsidR="00BB67EA" w:rsidRPr="00B03E4C" w:rsidRDefault="00BB67EA" w:rsidP="007D6866">
            <w:pPr>
              <w:rPr>
                <w:b/>
                <w:i/>
              </w:rPr>
            </w:pPr>
            <w:r w:rsidRPr="00B03E4C">
              <w:rPr>
                <w:b/>
                <w:i/>
              </w:rPr>
              <w:t xml:space="preserve">.d </w:t>
            </w:r>
          </w:p>
        </w:tc>
        <w:tc>
          <w:tcPr>
            <w:tcW w:w="4819" w:type="dxa"/>
          </w:tcPr>
          <w:p w14:paraId="6CA565C7" w14:textId="77777777" w:rsidR="00BB67EA" w:rsidRPr="00B03E4C" w:rsidRDefault="00BB67EA" w:rsidP="007D6866">
            <w:r w:rsidRPr="00B03E4C">
              <w:t>numeric daily vector</w:t>
            </w:r>
          </w:p>
        </w:tc>
      </w:tr>
      <w:tr w:rsidR="00974E71" w:rsidRPr="00B03E4C" w14:paraId="573D1BE3" w14:textId="77777777">
        <w:tc>
          <w:tcPr>
            <w:tcW w:w="817" w:type="dxa"/>
          </w:tcPr>
          <w:p w14:paraId="18029F93" w14:textId="77777777" w:rsidR="00974E71" w:rsidRPr="00B03E4C" w:rsidRDefault="00974E71" w:rsidP="00974E71">
            <w:pPr>
              <w:rPr>
                <w:b/>
                <w:i/>
              </w:rPr>
            </w:pPr>
            <w:r w:rsidRPr="00B03E4C">
              <w:rPr>
                <w:b/>
                <w:i/>
              </w:rPr>
              <w:t>.C</w:t>
            </w:r>
          </w:p>
        </w:tc>
        <w:tc>
          <w:tcPr>
            <w:tcW w:w="2835" w:type="dxa"/>
          </w:tcPr>
          <w:p w14:paraId="37B090B0" w14:textId="77777777" w:rsidR="00974E71" w:rsidRPr="00B03E4C" w:rsidRDefault="00974E71" w:rsidP="00974E71">
            <w:r w:rsidRPr="00B03E4C">
              <w:t>class</w:t>
            </w:r>
          </w:p>
        </w:tc>
        <w:tc>
          <w:tcPr>
            <w:tcW w:w="851" w:type="dxa"/>
          </w:tcPr>
          <w:p w14:paraId="0BAB71F4" w14:textId="77777777" w:rsidR="00974E71" w:rsidRPr="00B03E4C" w:rsidRDefault="00974E71" w:rsidP="00974E71">
            <w:pPr>
              <w:rPr>
                <w:b/>
                <w:i/>
              </w:rPr>
            </w:pPr>
            <w:r w:rsidRPr="00B03E4C">
              <w:rPr>
                <w:b/>
                <w:i/>
              </w:rPr>
              <w:t>.m</w:t>
            </w:r>
          </w:p>
        </w:tc>
        <w:tc>
          <w:tcPr>
            <w:tcW w:w="4819" w:type="dxa"/>
          </w:tcPr>
          <w:p w14:paraId="4B3F5217" w14:textId="77777777" w:rsidR="00974E71" w:rsidRPr="00B03E4C" w:rsidRDefault="00974E71" w:rsidP="00974E71">
            <w:r w:rsidRPr="00B03E4C">
              <w:t>numeric monthly vector</w:t>
            </w:r>
          </w:p>
        </w:tc>
      </w:tr>
      <w:tr w:rsidR="00974E71" w:rsidRPr="00B03E4C" w14:paraId="438E162F" w14:textId="77777777">
        <w:tc>
          <w:tcPr>
            <w:tcW w:w="817" w:type="dxa"/>
          </w:tcPr>
          <w:p w14:paraId="5E63C401" w14:textId="77777777" w:rsidR="00974E71" w:rsidRPr="00B03E4C" w:rsidRDefault="00974E71" w:rsidP="00974E71">
            <w:pPr>
              <w:rPr>
                <w:b/>
                <w:i/>
              </w:rPr>
            </w:pPr>
            <w:r w:rsidRPr="00B03E4C">
              <w:rPr>
                <w:b/>
                <w:i/>
              </w:rPr>
              <w:t>.O</w:t>
            </w:r>
          </w:p>
        </w:tc>
        <w:tc>
          <w:tcPr>
            <w:tcW w:w="2835" w:type="dxa"/>
          </w:tcPr>
          <w:p w14:paraId="346353D3" w14:textId="77777777" w:rsidR="00974E71" w:rsidRPr="00B03E4C" w:rsidRDefault="00974E71" w:rsidP="00974E71">
            <w:r w:rsidRPr="00B03E4C">
              <w:t>overloaded</w:t>
            </w:r>
          </w:p>
        </w:tc>
        <w:tc>
          <w:tcPr>
            <w:tcW w:w="851" w:type="dxa"/>
          </w:tcPr>
          <w:p w14:paraId="619389FC" w14:textId="77777777" w:rsidR="00974E71" w:rsidRPr="00B03E4C" w:rsidRDefault="00974E71" w:rsidP="00974E71">
            <w:pPr>
              <w:rPr>
                <w:b/>
                <w:i/>
              </w:rPr>
            </w:pPr>
            <w:r w:rsidRPr="00B03E4C">
              <w:rPr>
                <w:b/>
                <w:i/>
              </w:rPr>
              <w:t xml:space="preserve">.y </w:t>
            </w:r>
          </w:p>
        </w:tc>
        <w:tc>
          <w:tcPr>
            <w:tcW w:w="4819" w:type="dxa"/>
          </w:tcPr>
          <w:p w14:paraId="74217B8F" w14:textId="77777777" w:rsidR="00974E71" w:rsidRPr="00B03E4C" w:rsidRDefault="00974E71" w:rsidP="00974E71">
            <w:r w:rsidRPr="00B03E4C">
              <w:t>numeric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r w:rsidRPr="00B03E4C">
              <w:rPr>
                <w:b/>
                <w:i/>
              </w:rPr>
              <w:t xml:space="preserve">.s </w:t>
            </w:r>
          </w:p>
        </w:tc>
        <w:tc>
          <w:tcPr>
            <w:tcW w:w="4819" w:type="dxa"/>
          </w:tcPr>
          <w:p w14:paraId="739F2FA0" w14:textId="77777777" w:rsidR="00974E71" w:rsidRPr="00B03E4C" w:rsidRDefault="00974E71" w:rsidP="00974E71">
            <w:r w:rsidRPr="00B03E4C">
              <w:t>character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r w:rsidRPr="00B03E4C">
              <w:rPr>
                <w:b/>
                <w:i/>
              </w:rPr>
              <w:t>.b</w:t>
            </w:r>
          </w:p>
        </w:tc>
        <w:tc>
          <w:tcPr>
            <w:tcW w:w="4819" w:type="dxa"/>
          </w:tcPr>
          <w:p w14:paraId="05EB8C4F" w14:textId="77777777" w:rsidR="00974E71" w:rsidRPr="00B03E4C" w:rsidRDefault="00974E71" w:rsidP="00974E71">
            <w:r w:rsidRPr="00B03E4C">
              <w:t>boolean</w:t>
            </w:r>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r w:rsidRPr="00B03E4C">
              <w:rPr>
                <w:b/>
                <w:i/>
              </w:rPr>
              <w:t xml:space="preserve">.f </w:t>
            </w:r>
          </w:p>
        </w:tc>
        <w:tc>
          <w:tcPr>
            <w:tcW w:w="4819" w:type="dxa"/>
          </w:tcPr>
          <w:p w14:paraId="09ABCBF8" w14:textId="77777777" w:rsidR="00974E71" w:rsidRPr="00B03E4C" w:rsidRDefault="00974E71" w:rsidP="00974E71">
            <w:r w:rsidRPr="00B03E4C">
              <w:t>factor</w:t>
            </w:r>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r w:rsidRPr="00B03E4C">
              <w:rPr>
                <w:b/>
                <w:i/>
              </w:rPr>
              <w:t>.p</w:t>
            </w:r>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r w:rsidRPr="00B03E4C">
              <w:rPr>
                <w:b/>
                <w:i/>
              </w:rPr>
              <w:t xml:space="preserve">.x </w:t>
            </w:r>
          </w:p>
        </w:tc>
        <w:tc>
          <w:tcPr>
            <w:tcW w:w="4819" w:type="dxa"/>
          </w:tcPr>
          <w:p w14:paraId="580ABE8F" w14:textId="77777777"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r w:rsidRPr="00B03E4C">
              <w:rPr>
                <w:b/>
                <w:i/>
              </w:rPr>
              <w:t xml:space="preserve">.o </w:t>
            </w:r>
          </w:p>
        </w:tc>
        <w:tc>
          <w:tcPr>
            <w:tcW w:w="4819" w:type="dxa"/>
          </w:tcPr>
          <w:p w14:paraId="16B3C19C" w14:textId="77777777" w:rsidR="00974E71" w:rsidRPr="00B03E4C" w:rsidRDefault="00974E71" w:rsidP="00974E71">
            <w:r w:rsidRPr="00B03E4C">
              <w:t>overloaded</w:t>
            </w:r>
          </w:p>
        </w:tc>
      </w:tr>
    </w:tbl>
    <w:p w14:paraId="5CC4CDF2" w14:textId="77777777" w:rsidR="00486DC3" w:rsidRPr="00B03E4C" w:rsidRDefault="00486DC3" w:rsidP="00486DC3">
      <w:pPr>
        <w:pStyle w:val="a4"/>
        <w:outlineLvl w:val="0"/>
      </w:pPr>
    </w:p>
    <w:p w14:paraId="051DA285" w14:textId="77777777" w:rsidR="00EB6C4B" w:rsidRPr="00B03E4C" w:rsidRDefault="007D6866" w:rsidP="00BB67EA">
      <w:pPr>
        <w:pStyle w:val="2"/>
      </w:pPr>
      <w:r w:rsidRPr="00B03E4C">
        <w:br w:type="page"/>
      </w:r>
      <w:bookmarkStart w:id="51" w:name="_Toc251238858"/>
      <w:bookmarkStart w:id="52" w:name="_Toc251238911"/>
      <w:bookmarkStart w:id="53" w:name="_Toc251497472"/>
      <w:r w:rsidR="00BB67EA" w:rsidRPr="00B03E4C">
        <w:lastRenderedPageBreak/>
        <w:t>Syntax</w:t>
      </w:r>
      <w:bookmarkEnd w:id="51"/>
      <w:bookmarkEnd w:id="52"/>
      <w:bookmarkEnd w:id="53"/>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a4"/>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a4"/>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a4"/>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attach().</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2"/>
      </w:pPr>
      <w:bookmarkStart w:id="54" w:name="_Toc251238859"/>
      <w:bookmarkStart w:id="55" w:name="_Toc251238912"/>
      <w:bookmarkStart w:id="56" w:name="_Toc251497473"/>
      <w:r w:rsidRPr="00B03E4C">
        <w:t>Diagnostic information</w:t>
      </w:r>
      <w:bookmarkEnd w:id="54"/>
      <w:bookmarkEnd w:id="55"/>
      <w:bookmarkEnd w:id="56"/>
    </w:p>
    <w:p w14:paraId="109A4D3C" w14:textId="77777777"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a4"/>
        <w:numPr>
          <w:ilvl w:val="0"/>
          <w:numId w:val="17"/>
        </w:numPr>
      </w:pPr>
      <w:r w:rsidRPr="00B03E4C">
        <w:rPr>
          <w:b/>
        </w:rPr>
        <w:t>message()</w:t>
      </w:r>
      <w:r w:rsidRPr="00B03E4C">
        <w:t xml:space="preserve"> for diagnostic messages,</w:t>
      </w:r>
    </w:p>
    <w:p w14:paraId="0F97841E" w14:textId="77777777" w:rsidR="00B40ECF" w:rsidRPr="00B03E4C" w:rsidRDefault="00B40ECF" w:rsidP="00B40ECF">
      <w:pPr>
        <w:pStyle w:val="a4"/>
        <w:numPr>
          <w:ilvl w:val="0"/>
          <w:numId w:val="17"/>
        </w:numPr>
      </w:pPr>
      <w:r w:rsidRPr="00B03E4C">
        <w:rPr>
          <w:b/>
        </w:rPr>
        <w:t xml:space="preserve">warning() </w:t>
      </w:r>
      <w:r w:rsidRPr="00B03E4C">
        <w:t>for warnings of potential errors,</w:t>
      </w:r>
    </w:p>
    <w:p w14:paraId="42B41DE8" w14:textId="77777777" w:rsidR="00B40ECF" w:rsidRPr="00B03E4C" w:rsidRDefault="00B40ECF" w:rsidP="00B40ECF">
      <w:pPr>
        <w:pStyle w:val="a4"/>
        <w:numPr>
          <w:ilvl w:val="0"/>
          <w:numId w:val="17"/>
        </w:numPr>
      </w:pPr>
      <w:r w:rsidRPr="00B03E4C">
        <w:rPr>
          <w:b/>
        </w:rPr>
        <w:t>stop()</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r w:rsidRPr="00B03E4C">
        <w:rPr>
          <w:rFonts w:ascii="Courier" w:hAnsi="Courier"/>
          <w:sz w:val="20"/>
        </w:rPr>
        <w:t>warning/</w:t>
      </w:r>
      <w:r w:rsidR="001A0ED3" w:rsidRPr="00B03E4C">
        <w:rPr>
          <w:rFonts w:ascii="Courier" w:hAnsi="Courier"/>
          <w:sz w:val="20"/>
        </w:rPr>
        <w:t>stop(</w:t>
      </w:r>
      <w:r w:rsidRPr="00B03E4C">
        <w:rPr>
          <w:rFonts w:ascii="Courier" w:hAnsi="Courier"/>
          <w:sz w:val="20"/>
        </w:rPr>
        <w:t>NameOf</w:t>
      </w:r>
      <w:r w:rsidR="001A0ED3" w:rsidRPr="00B03E4C">
        <w:rPr>
          <w:rFonts w:ascii="Courier" w:hAnsi="Courier"/>
          <w:sz w:val="20"/>
        </w:rPr>
        <w:t>Function</w:t>
      </w:r>
      <w:r w:rsidRPr="00B03E4C">
        <w:rPr>
          <w:rFonts w:ascii="Courier" w:hAnsi="Courier"/>
          <w:sz w:val="20"/>
        </w:rPr>
        <w:t xml:space="preserve">CalledFrom.s, </w:t>
      </w:r>
      <w:r w:rsidR="001A0ED3" w:rsidRPr="00B03E4C">
        <w:rPr>
          <w:rFonts w:ascii="Courier" w:hAnsi="Courier"/>
          <w:sz w:val="20"/>
        </w:rPr>
        <w:t>':::</w:t>
      </w:r>
      <w:r w:rsidRPr="00B03E4C">
        <w:rPr>
          <w:rFonts w:ascii="Courier" w:hAnsi="Courier"/>
          <w:sz w:val="20"/>
        </w:rPr>
        <w:t>ThisFunctionName</w:t>
      </w:r>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print() or cat(), output from message() and warning() can be suppressed. The text is formatted similar to </w:t>
      </w:r>
      <w:r w:rsidRPr="00B03E4C">
        <w:rPr>
          <w:rFonts w:ascii="Courier" w:hAnsi="Courier" w:cs="Courier"/>
          <w:sz w:val="20"/>
          <w:szCs w:val="20"/>
          <w:lang w:eastAsia="de-DE"/>
        </w:rPr>
        <w:t>paste(sep='')</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r w:rsidRPr="001D55E2">
        <w:rPr>
          <w:rFonts w:ascii="Courier" w:hAnsi="Courier"/>
          <w:sz w:val="20"/>
          <w:szCs w:val="20"/>
        </w:rPr>
        <w:t>warning('s</w:t>
      </w:r>
      <w:r w:rsidR="001D55E2" w:rsidRPr="001D55E2">
        <w:rPr>
          <w:rFonts w:ascii="Courier" w:hAnsi="Courier"/>
          <w:sz w:val="20"/>
          <w:szCs w:val="20"/>
        </w:rPr>
        <w:t>CallFunction</w:t>
      </w:r>
      <w:r w:rsidRPr="001D55E2">
        <w:rPr>
          <w:rFonts w:ascii="Courier" w:hAnsi="Courier"/>
          <w:sz w:val="20"/>
          <w:szCs w:val="20"/>
        </w:rPr>
        <w:t>::: Variable (', Var.s, ') contains no data at all!')</w:t>
      </w:r>
    </w:p>
    <w:p w14:paraId="58A39EF8" w14:textId="77777777" w:rsidR="00B40ECF" w:rsidRPr="00B03E4C" w:rsidRDefault="00C660AF" w:rsidP="00B40ECF">
      <w:pPr>
        <w:pStyle w:val="2"/>
      </w:pPr>
      <w:r w:rsidRPr="00B03E4C">
        <w:br w:type="page"/>
      </w:r>
      <w:bookmarkStart w:id="57" w:name="_Toc251238860"/>
      <w:bookmarkStart w:id="58" w:name="_Toc251238913"/>
      <w:bookmarkStart w:id="59" w:name="_Toc251497474"/>
      <w:r w:rsidR="0099145E" w:rsidRPr="00B03E4C">
        <w:lastRenderedPageBreak/>
        <w:t>Link requirements</w:t>
      </w:r>
      <w:bookmarkEnd w:id="57"/>
      <w:bookmarkEnd w:id="58"/>
      <w:bookmarkEnd w:id="59"/>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a4"/>
        <w:numPr>
          <w:ilvl w:val="0"/>
          <w:numId w:val="25"/>
        </w:numPr>
      </w:pPr>
      <w:r w:rsidRPr="00B03E4C">
        <w:rPr>
          <w:b/>
        </w:rPr>
        <w:t>source()</w:t>
      </w:r>
      <w:r w:rsidRPr="00B03E4C">
        <w:t xml:space="preserve"> - There should be no sourcing inside the scripts.</w:t>
      </w:r>
    </w:p>
    <w:p w14:paraId="5449DE84" w14:textId="77777777" w:rsidR="00B40ECF" w:rsidRPr="00B03E4C" w:rsidRDefault="00B40ECF" w:rsidP="00B40ECF">
      <w:pPr>
        <w:pStyle w:val="a4"/>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a4"/>
        <w:numPr>
          <w:ilvl w:val="1"/>
          <w:numId w:val="25"/>
        </w:numPr>
      </w:pPr>
      <w:r w:rsidRPr="00B03E4C">
        <w:t>Attention: For the generation of the inlinedocs documentation, the script is sourced in the alphabetic order of the file names(!).</w:t>
      </w:r>
    </w:p>
    <w:p w14:paraId="2999E859" w14:textId="77777777" w:rsidR="00B40ECF" w:rsidRPr="00B03E4C" w:rsidRDefault="00B40ECF" w:rsidP="00B40ECF">
      <w:pPr>
        <w:pStyle w:val="a4"/>
        <w:numPr>
          <w:ilvl w:val="0"/>
          <w:numId w:val="25"/>
        </w:numPr>
      </w:pPr>
      <w:r w:rsidRPr="00B03E4C">
        <w:rPr>
          <w:b/>
        </w:rPr>
        <w:t xml:space="preserve">library() </w:t>
      </w:r>
      <w:r w:rsidRPr="00B03E4C">
        <w:t>– There should be no explicit calls to library().</w:t>
      </w:r>
    </w:p>
    <w:p w14:paraId="10735F26" w14:textId="77777777" w:rsidR="00B40ECF" w:rsidRPr="00B03E4C" w:rsidRDefault="00B40ECF" w:rsidP="00B40ECF">
      <w:pPr>
        <w:pStyle w:val="a4"/>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r w:rsidRPr="00B03E4C">
        <w:rPr>
          <w:sz w:val="20"/>
        </w:rPr>
        <w:t>i</w:t>
      </w:r>
      <w:r w:rsidRPr="00B03E4C">
        <w:rPr>
          <w:rFonts w:ascii="Courier" w:hAnsi="Courier"/>
          <w:sz w:val="20"/>
        </w:rPr>
        <w:t>f( !require(...) ) stop('Required package ... could not be loaded!')</w:t>
      </w:r>
    </w:p>
    <w:p w14:paraId="252C3BF1" w14:textId="77777777" w:rsidR="00B40ECF" w:rsidRPr="00B03E4C" w:rsidRDefault="00B40ECF" w:rsidP="00B40ECF">
      <w:pPr>
        <w:pStyle w:val="a4"/>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r w:rsidRPr="00B03E4C">
        <w:rPr>
          <w:rFonts w:ascii="Courier" w:hAnsi="Courier" w:cs="Courier"/>
          <w:sz w:val="20"/>
          <w:szCs w:val="20"/>
          <w:lang w:eastAsia="de-DE"/>
        </w:rPr>
        <w:t>"</w:t>
      </w:r>
      <w:r w:rsidRPr="00B03E4C">
        <w:t>.</w:t>
      </w:r>
    </w:p>
    <w:p w14:paraId="2D0450BD" w14:textId="77777777" w:rsidR="00C660AF" w:rsidRPr="00B03E4C" w:rsidRDefault="00C660AF" w:rsidP="00B40ECF"/>
    <w:p w14:paraId="199A2161" w14:textId="77777777" w:rsidR="00B40ECF" w:rsidRPr="00B03E4C" w:rsidRDefault="00C660AF" w:rsidP="00C660AF">
      <w:pPr>
        <w:pStyle w:val="1"/>
      </w:pPr>
      <w:r w:rsidRPr="00B03E4C">
        <w:br w:type="page"/>
      </w:r>
      <w:bookmarkStart w:id="60" w:name="_Toc251238861"/>
      <w:bookmarkStart w:id="61" w:name="_Toc251238914"/>
      <w:bookmarkStart w:id="62" w:name="_Toc251497475"/>
      <w:r w:rsidRPr="00B03E4C">
        <w:lastRenderedPageBreak/>
        <w:t>Documentation</w:t>
      </w:r>
      <w:bookmarkEnd w:id="60"/>
      <w:bookmarkEnd w:id="61"/>
      <w:bookmarkEnd w:id="62"/>
    </w:p>
    <w:p w14:paraId="48FF3AFD" w14:textId="77777777" w:rsidR="00BB67EA" w:rsidRPr="00B03E4C" w:rsidRDefault="00A93B44" w:rsidP="00B40ECF">
      <w:pPr>
        <w:pStyle w:val="2"/>
      </w:pPr>
      <w:bookmarkStart w:id="63" w:name="_Toc251238862"/>
      <w:bookmarkStart w:id="64" w:name="_Toc251238915"/>
      <w:bookmarkStart w:id="65" w:name="_Toc251497476"/>
      <w:r w:rsidRPr="00B03E4C">
        <w:t>Automated documen</w:t>
      </w:r>
      <w:r w:rsidR="00C660AF" w:rsidRPr="00B03E4C">
        <w:t>t</w:t>
      </w:r>
      <w:r w:rsidRPr="00B03E4C">
        <w:t>ation</w:t>
      </w:r>
      <w:bookmarkEnd w:id="63"/>
      <w:bookmarkEnd w:id="64"/>
      <w:bookmarkEnd w:id="65"/>
    </w:p>
    <w:p w14:paraId="0286D0F5" w14:textId="2AE1E59D" w:rsidR="00BB67EA" w:rsidRPr="00B03E4C" w:rsidRDefault="00F47708" w:rsidP="00BB67EA">
      <w:r>
        <w:t xml:space="preserve">The automated documentation is generated with the package </w:t>
      </w:r>
      <w:r w:rsidRPr="00B03E4C">
        <w:rPr>
          <w:b/>
        </w:rPr>
        <w:t>inlinedocs</w:t>
      </w:r>
      <w:r>
        <w:t>. Commenting of the code thus needs to</w:t>
      </w:r>
      <w:r w:rsidR="00BB67EA" w:rsidRPr="00B03E4C">
        <w:t xml:space="preserve"> comply with</w:t>
      </w:r>
      <w:r>
        <w:t xml:space="preserve"> the</w:t>
      </w:r>
      <w:r w:rsidR="00BB67EA" w:rsidRPr="00B03E4C">
        <w:t xml:space="preserve"> </w:t>
      </w:r>
      <w:r w:rsidR="00BB67EA" w:rsidRPr="00B03E4C">
        <w:rPr>
          <w:b/>
        </w:rPr>
        <w:t xml:space="preserve">inlinedocs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fTemplateInlinedocs&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2.V.n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seealso&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fTemplateInlinedocs}}</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ODO(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plo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e.g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List.L &lt;- list(     </w:t>
      </w:r>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description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1=lSum.V.n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2=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2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w:t>
      </w:r>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2"/>
        <w:rPr>
          <w:lang w:eastAsia="de-DE"/>
        </w:rPr>
      </w:pPr>
      <w:bookmarkStart w:id="66" w:name="_Toc251497477"/>
      <w:r w:rsidRPr="00B03E4C">
        <w:rPr>
          <w:lang w:eastAsia="de-DE"/>
        </w:rPr>
        <w:lastRenderedPageBreak/>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r w:rsidR="00F47708" w:rsidRPr="00B03E4C">
        <w:rPr>
          <w:b/>
        </w:rPr>
        <w:t>inlinedocs</w:t>
      </w:r>
      <w:r w:rsidR="00F47708">
        <w:t xml:space="preserve">. </w:t>
      </w:r>
      <w:r w:rsidRPr="00B03E4C">
        <w:t xml:space="preserve">Therefore all methods of the </w:t>
      </w:r>
      <w:r w:rsidR="00F47708">
        <w:t xml:space="preserve">sEddyProc </w:t>
      </w:r>
      <w:r w:rsidRPr="00B03E4C">
        <w:t>class are converted to normal functions in the package generation script (genPackage.R</w:t>
      </w:r>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r w:rsidR="00F47708" w:rsidRPr="009D1375">
        <w:rPr>
          <w:rFonts w:ascii="Courier" w:hAnsi="Courier" w:cs="Courier"/>
          <w:sz w:val="20"/>
          <w:szCs w:val="20"/>
          <w:lang w:eastAsia="de-DE"/>
        </w:rPr>
        <w:t>sEddyProc$methods(</w:t>
      </w:r>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r w:rsidRPr="00F47708">
        <w:rPr>
          <w:rFonts w:ascii="Courier" w:hAnsi="Courier" w:cs="Courier"/>
          <w:sz w:val="20"/>
          <w:szCs w:val="20"/>
          <w:highlight w:val="lightGray"/>
          <w:lang w:eastAsia="de-DE"/>
        </w:rPr>
        <w:t>sEddyProc$methods(</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sFunction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r w:rsidR="00F47708">
        <w:rPr>
          <w:rFonts w:ascii="Courier" w:hAnsi="Courier" w:cs="Courier"/>
          <w:sz w:val="20"/>
          <w:szCs w:val="20"/>
          <w:lang w:eastAsia="de-DE"/>
        </w:rPr>
        <w:t xml:space="preserve"> ...</w:t>
      </w:r>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   )'</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Examples implemented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r w:rsidRPr="00B03E4C">
        <w:rPr>
          <w:rFonts w:ascii="Courier" w:hAnsi="Courier" w:cs="Courier"/>
          <w:sz w:val="20"/>
          <w:szCs w:val="20"/>
          <w:lang w:eastAsia="de-DE"/>
        </w:rPr>
        <w:t>attr(fTemplateInlinedocs</w:t>
      </w:r>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x.V.n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fTemplateInlinedocs(x.V.n,x.V.n*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Eddy.R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like REddyGapFilling.R</w:t>
      </w:r>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r w:rsidR="002B4524" w:rsidRPr="00B03E4C">
        <w:rPr>
          <w:rFonts w:ascii="Courier" w:hAnsi="Courier" w:cs="Courier"/>
          <w:sz w:val="20"/>
          <w:szCs w:val="20"/>
          <w:lang w:eastAsia="de-DE"/>
        </w:rPr>
        <w:t>inst/develop</w:t>
      </w:r>
      <w:r w:rsidR="00A93B44" w:rsidRPr="00B03E4C">
        <w:rPr>
          <w:rFonts w:ascii="Courier" w:hAnsi="Courier" w:cs="Courier"/>
          <w:sz w:val="20"/>
          <w:szCs w:val="20"/>
          <w:lang w:eastAsia="de-DE"/>
        </w:rPr>
        <w:t>/genDocu</w:t>
      </w:r>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r w:rsidR="008A544C" w:rsidRPr="00B03E4C">
        <w:rPr>
          <w:rStyle w:val="Code-Text"/>
        </w:rPr>
        <w:t>REddyProc-package.Rd</w:t>
      </w:r>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1"/>
      </w:pPr>
      <w:bookmarkStart w:id="74" w:name="_Toc251238865"/>
      <w:bookmarkStart w:id="75" w:name="_Toc251238918"/>
      <w:bookmarkStart w:id="76" w:name="_Toc251497481"/>
      <w:r>
        <w:br w:type="page"/>
      </w:r>
      <w:r w:rsidR="00A72C67" w:rsidRPr="00B03E4C">
        <w:lastRenderedPageBreak/>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3197E345"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96A70" w14:textId="77777777" w:rsidR="00B16B20" w:rsidRDefault="00B16B20">
      <w:r>
        <w:separator/>
      </w:r>
    </w:p>
  </w:endnote>
  <w:endnote w:type="continuationSeparator" w:id="0">
    <w:p w14:paraId="59A0CDE3" w14:textId="77777777" w:rsidR="00B16B20" w:rsidRDefault="00B16B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CC"/>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CC"/>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B4F0F" w14:textId="77777777" w:rsidR="00F7300D" w:rsidRDefault="00F7300D" w:rsidP="007D6866">
    <w:pPr>
      <w:pStyle w:val="aa"/>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0C14E4A5" w14:textId="77777777" w:rsidR="00F7300D" w:rsidRDefault="00F7300D">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60372" w14:textId="77777777" w:rsidR="00F7300D" w:rsidRDefault="00F7300D" w:rsidP="007D6866">
    <w:pPr>
      <w:pStyle w:val="aa"/>
      <w:framePr w:wrap="around" w:vAnchor="text" w:hAnchor="margin" w:xAlign="center" w:y="1"/>
      <w:rPr>
        <w:rStyle w:val="ac"/>
      </w:rPr>
    </w:pPr>
    <w:r>
      <w:rPr>
        <w:rStyle w:val="ac"/>
      </w:rPr>
      <w:fldChar w:fldCharType="begin"/>
    </w:r>
    <w:r>
      <w:rPr>
        <w:rStyle w:val="ac"/>
      </w:rPr>
      <w:instrText xml:space="preserve">PAGE  </w:instrText>
    </w:r>
    <w:r>
      <w:rPr>
        <w:rStyle w:val="ac"/>
      </w:rPr>
      <w:fldChar w:fldCharType="separate"/>
    </w:r>
    <w:r w:rsidR="008A0AFA">
      <w:rPr>
        <w:rStyle w:val="ac"/>
        <w:noProof/>
      </w:rPr>
      <w:t>2</w:t>
    </w:r>
    <w:r>
      <w:rPr>
        <w:rStyle w:val="ac"/>
      </w:rPr>
      <w:fldChar w:fldCharType="end"/>
    </w:r>
  </w:p>
  <w:p w14:paraId="5B0EDAF1" w14:textId="77777777" w:rsidR="00F7300D" w:rsidRDefault="00F7300D">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2E9E5" w14:textId="77777777" w:rsidR="00B16B20" w:rsidRDefault="00B16B20">
      <w:r>
        <w:separator/>
      </w:r>
    </w:p>
  </w:footnote>
  <w:footnote w:type="continuationSeparator" w:id="0">
    <w:p w14:paraId="2C984A2A" w14:textId="77777777" w:rsidR="00B16B20" w:rsidRDefault="00B16B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5D57A90"/>
    <w:multiLevelType w:val="multilevel"/>
    <w:tmpl w:val="7844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0">
    <w:nsid w:val="20365D48"/>
    <w:multiLevelType w:val="multilevel"/>
    <w:tmpl w:val="B87E69B6"/>
    <w:lvl w:ilvl="0">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9">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7"/>
  </w:num>
  <w:num w:numId="2">
    <w:abstractNumId w:val="11"/>
  </w:num>
  <w:num w:numId="3">
    <w:abstractNumId w:val="12"/>
  </w:num>
  <w:num w:numId="4">
    <w:abstractNumId w:val="20"/>
  </w:num>
  <w:num w:numId="5">
    <w:abstractNumId w:val="0"/>
  </w:num>
  <w:num w:numId="6">
    <w:abstractNumId w:val="21"/>
  </w:num>
  <w:num w:numId="7">
    <w:abstractNumId w:val="29"/>
  </w:num>
  <w:num w:numId="8">
    <w:abstractNumId w:val="22"/>
  </w:num>
  <w:num w:numId="9">
    <w:abstractNumId w:val="26"/>
  </w:num>
  <w:num w:numId="10">
    <w:abstractNumId w:val="15"/>
  </w:num>
  <w:num w:numId="11">
    <w:abstractNumId w:val="23"/>
  </w:num>
  <w:num w:numId="12">
    <w:abstractNumId w:val="4"/>
  </w:num>
  <w:num w:numId="13">
    <w:abstractNumId w:val="5"/>
  </w:num>
  <w:num w:numId="14">
    <w:abstractNumId w:val="28"/>
  </w:num>
  <w:num w:numId="15">
    <w:abstractNumId w:val="2"/>
  </w:num>
  <w:num w:numId="16">
    <w:abstractNumId w:val="18"/>
  </w:num>
  <w:num w:numId="17">
    <w:abstractNumId w:val="6"/>
  </w:num>
  <w:num w:numId="18">
    <w:abstractNumId w:val="30"/>
  </w:num>
  <w:num w:numId="19">
    <w:abstractNumId w:val="9"/>
  </w:num>
  <w:num w:numId="20">
    <w:abstractNumId w:val="25"/>
  </w:num>
  <w:num w:numId="21">
    <w:abstractNumId w:val="13"/>
  </w:num>
  <w:num w:numId="22">
    <w:abstractNumId w:val="14"/>
  </w:num>
  <w:num w:numId="23">
    <w:abstractNumId w:val="7"/>
  </w:num>
  <w:num w:numId="24">
    <w:abstractNumId w:val="31"/>
  </w:num>
  <w:num w:numId="25">
    <w:abstractNumId w:val="24"/>
  </w:num>
  <w:num w:numId="26">
    <w:abstractNumId w:val="10"/>
  </w:num>
  <w:num w:numId="27">
    <w:abstractNumId w:val="16"/>
  </w:num>
  <w:num w:numId="28">
    <w:abstractNumId w:val="19"/>
  </w:num>
  <w:num w:numId="29">
    <w:abstractNumId w:val="17"/>
  </w:num>
  <w:num w:numId="30">
    <w:abstractNumId w:val="1"/>
  </w:num>
  <w:num w:numId="31">
    <w:abstractNumId w:val="8"/>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fbe8b3,#fc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33993"/>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3F72"/>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16ED"/>
    <w:rsid w:val="00875BC8"/>
    <w:rsid w:val="008942D3"/>
    <w:rsid w:val="008A0AFA"/>
    <w:rsid w:val="008A544C"/>
    <w:rsid w:val="008B635E"/>
    <w:rsid w:val="008E0156"/>
    <w:rsid w:val="008E4C6B"/>
    <w:rsid w:val="008E555C"/>
    <w:rsid w:val="008E6146"/>
    <w:rsid w:val="00903748"/>
    <w:rsid w:val="00936084"/>
    <w:rsid w:val="00943937"/>
    <w:rsid w:val="00953A6A"/>
    <w:rsid w:val="0097190A"/>
    <w:rsid w:val="00974E71"/>
    <w:rsid w:val="00985065"/>
    <w:rsid w:val="00987D15"/>
    <w:rsid w:val="0099145E"/>
    <w:rsid w:val="009A2A97"/>
    <w:rsid w:val="009A2CF5"/>
    <w:rsid w:val="009C7001"/>
    <w:rsid w:val="009D1375"/>
    <w:rsid w:val="009D75CB"/>
    <w:rsid w:val="009E2376"/>
    <w:rsid w:val="009E6E81"/>
    <w:rsid w:val="009F4550"/>
    <w:rsid w:val="009F71F4"/>
    <w:rsid w:val="00A21F26"/>
    <w:rsid w:val="00A256B6"/>
    <w:rsid w:val="00A25833"/>
    <w:rsid w:val="00A269D5"/>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16B20"/>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7300D"/>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be8b3,#fc6"/>
    </o:shapedefaults>
    <o:shapelayout v:ext="edit">
      <o:idmap v:ext="edit" data="1"/>
    </o:shapelayout>
  </w:shapeDefaults>
  <w:doNotEmbedSmartTags/>
  <w:decimalSymbol w:val=","/>
  <w:listSeparator w:val=";"/>
  <w14:docId w14:val="0EA3CD0E"/>
  <w15:docId w15:val="{16B5EC07-92CD-498F-A7E2-4C41460DD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03E4C"/>
    <w:pPr>
      <w:spacing w:after="0"/>
    </w:pPr>
    <w:rPr>
      <w:rFonts w:ascii="Arial" w:hAnsi="Arial"/>
    </w:rPr>
  </w:style>
  <w:style w:type="paragraph" w:styleId="1">
    <w:name w:val="heading 1"/>
    <w:basedOn w:val="a"/>
    <w:next w:val="a"/>
    <w:link w:val="10"/>
    <w:rsid w:val="00BB67EA"/>
    <w:pPr>
      <w:keepNext/>
      <w:keepLines/>
      <w:numPr>
        <w:numId w:val="26"/>
      </w:numPr>
      <w:spacing w:before="480"/>
      <w:outlineLvl w:val="0"/>
    </w:pPr>
    <w:rPr>
      <w:rFonts w:eastAsiaTheme="majorEastAsia" w:cstheme="majorBidi"/>
      <w:b/>
      <w:bCs/>
      <w:sz w:val="32"/>
      <w:szCs w:val="32"/>
    </w:rPr>
  </w:style>
  <w:style w:type="paragraph" w:styleId="2">
    <w:name w:val="heading 2"/>
    <w:basedOn w:val="a"/>
    <w:next w:val="a"/>
    <w:link w:val="20"/>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3">
    <w:name w:val="heading 3"/>
    <w:basedOn w:val="a"/>
    <w:next w:val="a"/>
    <w:link w:val="30"/>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4">
    <w:name w:val="heading 4"/>
    <w:basedOn w:val="a"/>
    <w:link w:val="40"/>
    <w:uiPriority w:val="9"/>
    <w:rsid w:val="00BB67EA"/>
    <w:pPr>
      <w:numPr>
        <w:ilvl w:val="3"/>
        <w:numId w:val="26"/>
      </w:numPr>
      <w:spacing w:beforeLines="1" w:afterLines="1"/>
      <w:outlineLvl w:val="3"/>
    </w:pPr>
    <w:rPr>
      <w:rFonts w:ascii="Times" w:hAnsi="Times"/>
      <w:b/>
      <w:szCs w:val="20"/>
      <w:lang w:eastAsia="de-DE"/>
    </w:rPr>
  </w:style>
  <w:style w:type="paragraph" w:styleId="5">
    <w:name w:val="heading 5"/>
    <w:basedOn w:val="a"/>
    <w:next w:val="a"/>
    <w:link w:val="50"/>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6">
    <w:name w:val="heading 6"/>
    <w:basedOn w:val="a"/>
    <w:next w:val="a"/>
    <w:link w:val="60"/>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7">
    <w:name w:val="heading 7"/>
    <w:basedOn w:val="a"/>
    <w:next w:val="a"/>
    <w:link w:val="70"/>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9">
    <w:name w:val="heading 9"/>
    <w:basedOn w:val="a"/>
    <w:next w:val="a"/>
    <w:link w:val="90"/>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bsatz-Standardschriftart1">
    <w:name w:val="Absatz-Standardschriftart1"/>
    <w:semiHidden/>
    <w:rsid w:val="00D111B4"/>
  </w:style>
  <w:style w:type="paragraph" w:styleId="a3">
    <w:name w:val="caption"/>
    <w:basedOn w:val="a"/>
    <w:next w:val="a"/>
    <w:autoRedefine/>
    <w:uiPriority w:val="35"/>
    <w:unhideWhenUsed/>
    <w:qFormat/>
    <w:rsid w:val="008C0409"/>
    <w:rPr>
      <w:b/>
      <w:bCs/>
      <w:szCs w:val="18"/>
    </w:rPr>
  </w:style>
  <w:style w:type="character" w:customStyle="1" w:styleId="10">
    <w:name w:val="Заголовок 1 Знак"/>
    <w:basedOn w:val="a0"/>
    <w:link w:val="1"/>
    <w:rsid w:val="00BB67EA"/>
    <w:rPr>
      <w:rFonts w:ascii="Arial" w:eastAsiaTheme="majorEastAsia" w:hAnsi="Arial" w:cstheme="majorBidi"/>
      <w:b/>
      <w:bCs/>
      <w:sz w:val="32"/>
      <w:szCs w:val="32"/>
      <w:lang w:val="de-DE"/>
    </w:rPr>
  </w:style>
  <w:style w:type="character" w:customStyle="1" w:styleId="20">
    <w:name w:val="Заголовок 2 Знак"/>
    <w:basedOn w:val="a0"/>
    <w:link w:val="2"/>
    <w:rsid w:val="00B40ECF"/>
    <w:rPr>
      <w:rFonts w:ascii="Arial" w:eastAsiaTheme="majorEastAsia" w:hAnsi="Arial" w:cstheme="majorBidi"/>
      <w:b/>
      <w:bCs/>
      <w:sz w:val="26"/>
      <w:szCs w:val="26"/>
      <w:lang w:val="de-DE"/>
    </w:rPr>
  </w:style>
  <w:style w:type="character" w:customStyle="1" w:styleId="30">
    <w:name w:val="Заголовок 3 Знак"/>
    <w:basedOn w:val="a0"/>
    <w:link w:val="3"/>
    <w:rsid w:val="00BB67EA"/>
    <w:rPr>
      <w:rFonts w:asciiTheme="majorHAnsi" w:eastAsiaTheme="majorEastAsia" w:hAnsiTheme="majorHAnsi" w:cstheme="majorBidi"/>
      <w:b/>
      <w:bCs/>
      <w:color w:val="4F81BD" w:themeColor="accent1"/>
      <w:lang w:val="de-DE"/>
    </w:rPr>
  </w:style>
  <w:style w:type="character" w:customStyle="1" w:styleId="40">
    <w:name w:val="Заголовок 4 Знак"/>
    <w:basedOn w:val="a0"/>
    <w:link w:val="4"/>
    <w:uiPriority w:val="9"/>
    <w:rsid w:val="00BB67EA"/>
    <w:rPr>
      <w:rFonts w:ascii="Times" w:hAnsi="Times"/>
      <w:b/>
      <w:szCs w:val="20"/>
      <w:lang w:eastAsia="de-DE"/>
    </w:rPr>
  </w:style>
  <w:style w:type="character" w:customStyle="1" w:styleId="50">
    <w:name w:val="Заголовок 5 Знак"/>
    <w:basedOn w:val="a0"/>
    <w:link w:val="5"/>
    <w:rsid w:val="00BB67EA"/>
    <w:rPr>
      <w:rFonts w:asciiTheme="majorHAnsi" w:eastAsiaTheme="majorEastAsia" w:hAnsiTheme="majorHAnsi" w:cstheme="majorBidi"/>
      <w:color w:val="244061" w:themeColor="accent1" w:themeShade="80"/>
      <w:lang w:val="de-DE"/>
    </w:rPr>
  </w:style>
  <w:style w:type="character" w:customStyle="1" w:styleId="60">
    <w:name w:val="Заголовок 6 Знак"/>
    <w:basedOn w:val="a0"/>
    <w:link w:val="6"/>
    <w:rsid w:val="00BB67EA"/>
    <w:rPr>
      <w:rFonts w:asciiTheme="majorHAnsi" w:eastAsiaTheme="majorEastAsia" w:hAnsiTheme="majorHAnsi" w:cstheme="majorBidi"/>
      <w:i/>
      <w:iCs/>
      <w:color w:val="244061" w:themeColor="accent1" w:themeShade="80"/>
      <w:lang w:val="de-DE"/>
    </w:rPr>
  </w:style>
  <w:style w:type="character" w:customStyle="1" w:styleId="70">
    <w:name w:val="Заголовок 7 Знак"/>
    <w:basedOn w:val="a0"/>
    <w:link w:val="7"/>
    <w:rsid w:val="00BB67EA"/>
    <w:rPr>
      <w:rFonts w:asciiTheme="majorHAnsi" w:eastAsiaTheme="majorEastAsia" w:hAnsiTheme="majorHAnsi" w:cstheme="majorBidi"/>
      <w:i/>
      <w:iCs/>
      <w:color w:val="404040" w:themeColor="text1" w:themeTint="BF"/>
      <w:lang w:val="de-DE"/>
    </w:rPr>
  </w:style>
  <w:style w:type="character" w:customStyle="1" w:styleId="80">
    <w:name w:val="Заголовок 8 Знак"/>
    <w:basedOn w:val="a0"/>
    <w:link w:val="8"/>
    <w:rsid w:val="00BB67EA"/>
    <w:rPr>
      <w:rFonts w:asciiTheme="majorHAnsi" w:eastAsiaTheme="majorEastAsia" w:hAnsiTheme="majorHAnsi" w:cstheme="majorBidi"/>
      <w:color w:val="363636" w:themeColor="text1" w:themeTint="C9"/>
      <w:sz w:val="20"/>
      <w:szCs w:val="20"/>
      <w:lang w:val="de-DE"/>
    </w:rPr>
  </w:style>
  <w:style w:type="character" w:customStyle="1" w:styleId="90">
    <w:name w:val="Заголовок 9 Знак"/>
    <w:basedOn w:val="a0"/>
    <w:link w:val="9"/>
    <w:rsid w:val="00BB67EA"/>
    <w:rPr>
      <w:rFonts w:asciiTheme="majorHAnsi" w:eastAsiaTheme="majorEastAsia" w:hAnsiTheme="majorHAnsi" w:cstheme="majorBidi"/>
      <w:i/>
      <w:iCs/>
      <w:color w:val="363636" w:themeColor="text1" w:themeTint="C9"/>
      <w:sz w:val="20"/>
      <w:szCs w:val="20"/>
      <w:lang w:val="de-DE"/>
    </w:rPr>
  </w:style>
  <w:style w:type="paragraph" w:styleId="a4">
    <w:name w:val="List Paragraph"/>
    <w:basedOn w:val="a"/>
    <w:uiPriority w:val="34"/>
    <w:qFormat/>
    <w:rsid w:val="00BB67EA"/>
    <w:pPr>
      <w:ind w:left="720"/>
      <w:contextualSpacing/>
    </w:pPr>
  </w:style>
  <w:style w:type="character" w:styleId="HTML">
    <w:name w:val="HTML Code"/>
    <w:basedOn w:val="a0"/>
    <w:uiPriority w:val="99"/>
    <w:rsid w:val="00BB67EA"/>
    <w:rPr>
      <w:rFonts w:ascii="Courier" w:eastAsiaTheme="minorHAnsi" w:hAnsi="Courier" w:cs="Courier"/>
      <w:sz w:val="20"/>
    </w:rPr>
  </w:style>
  <w:style w:type="paragraph" w:styleId="a5">
    <w:name w:val="Normal (Web)"/>
    <w:basedOn w:val="a"/>
    <w:uiPriority w:val="99"/>
    <w:rsid w:val="00BB67EA"/>
    <w:pPr>
      <w:spacing w:beforeLines="1" w:afterLines="1"/>
    </w:pPr>
    <w:rPr>
      <w:rFonts w:ascii="Times" w:hAnsi="Times" w:cs="Times New Roman"/>
      <w:sz w:val="20"/>
      <w:szCs w:val="20"/>
      <w:lang w:eastAsia="de-DE"/>
    </w:rPr>
  </w:style>
  <w:style w:type="character" w:styleId="a6">
    <w:name w:val="Emphasis"/>
    <w:basedOn w:val="a0"/>
    <w:uiPriority w:val="20"/>
    <w:rsid w:val="00BB67EA"/>
    <w:rPr>
      <w:i/>
    </w:rPr>
  </w:style>
  <w:style w:type="paragraph" w:styleId="HTML0">
    <w:name w:val="HTML Preformatted"/>
    <w:basedOn w:val="a"/>
    <w:link w:val="HTML1"/>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1">
    <w:name w:val="Стандартный HTML Знак"/>
    <w:basedOn w:val="a0"/>
    <w:link w:val="HTML0"/>
    <w:uiPriority w:val="99"/>
    <w:rsid w:val="00BB67EA"/>
    <w:rPr>
      <w:rFonts w:ascii="Courier" w:hAnsi="Courier" w:cs="Courier"/>
      <w:sz w:val="20"/>
      <w:szCs w:val="20"/>
      <w:lang w:eastAsia="de-DE"/>
    </w:rPr>
  </w:style>
  <w:style w:type="table" w:styleId="a7">
    <w:name w:val="Table Grid"/>
    <w:basedOn w:val="a1"/>
    <w:rsid w:val="00BB67E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8">
    <w:name w:val="Hyperlink"/>
    <w:basedOn w:val="a0"/>
    <w:rsid w:val="00BB67EA"/>
    <w:rPr>
      <w:color w:val="0000FF" w:themeColor="hyperlink"/>
      <w:u w:val="single"/>
    </w:rPr>
  </w:style>
  <w:style w:type="character" w:styleId="a9">
    <w:name w:val="Strong"/>
    <w:basedOn w:val="a0"/>
    <w:rsid w:val="00BB67EA"/>
    <w:rPr>
      <w:b/>
      <w:bCs/>
    </w:rPr>
  </w:style>
  <w:style w:type="character" w:customStyle="1" w:styleId="Code-Text">
    <w:name w:val="Code-Text"/>
    <w:basedOn w:val="a0"/>
    <w:rsid w:val="000E22CE"/>
    <w:rPr>
      <w:rFonts w:ascii="Courier" w:hAnsi="Courier"/>
      <w:sz w:val="20"/>
    </w:rPr>
  </w:style>
  <w:style w:type="paragraph" w:styleId="aa">
    <w:name w:val="footer"/>
    <w:basedOn w:val="a"/>
    <w:link w:val="ab"/>
    <w:rsid w:val="00BB67EA"/>
    <w:pPr>
      <w:tabs>
        <w:tab w:val="center" w:pos="4703"/>
        <w:tab w:val="right" w:pos="9406"/>
      </w:tabs>
    </w:pPr>
  </w:style>
  <w:style w:type="character" w:customStyle="1" w:styleId="ab">
    <w:name w:val="Нижний колонтитул Знак"/>
    <w:basedOn w:val="a0"/>
    <w:link w:val="aa"/>
    <w:rsid w:val="00BB67EA"/>
    <w:rPr>
      <w:lang w:val="de-DE"/>
    </w:rPr>
  </w:style>
  <w:style w:type="character" w:styleId="ac">
    <w:name w:val="page number"/>
    <w:basedOn w:val="a0"/>
    <w:rsid w:val="00BB67EA"/>
  </w:style>
  <w:style w:type="character" w:styleId="ad">
    <w:name w:val="FollowedHyperlink"/>
    <w:basedOn w:val="a0"/>
    <w:rsid w:val="00D421B5"/>
    <w:rPr>
      <w:color w:val="800080" w:themeColor="followedHyperlink"/>
      <w:u w:val="single"/>
    </w:rPr>
  </w:style>
  <w:style w:type="paragraph" w:styleId="11">
    <w:name w:val="toc 1"/>
    <w:basedOn w:val="a"/>
    <w:next w:val="a"/>
    <w:autoRedefine/>
    <w:uiPriority w:val="39"/>
    <w:rsid w:val="00C660AF"/>
  </w:style>
  <w:style w:type="paragraph" w:styleId="21">
    <w:name w:val="toc 2"/>
    <w:basedOn w:val="a"/>
    <w:next w:val="a"/>
    <w:autoRedefine/>
    <w:uiPriority w:val="39"/>
    <w:rsid w:val="00C660AF"/>
    <w:pPr>
      <w:ind w:left="240"/>
    </w:pPr>
  </w:style>
  <w:style w:type="paragraph" w:styleId="31">
    <w:name w:val="toc 3"/>
    <w:basedOn w:val="a"/>
    <w:next w:val="a"/>
    <w:autoRedefine/>
    <w:uiPriority w:val="39"/>
    <w:rsid w:val="00C660AF"/>
    <w:pPr>
      <w:ind w:left="480"/>
    </w:pPr>
  </w:style>
  <w:style w:type="paragraph" w:styleId="41">
    <w:name w:val="toc 4"/>
    <w:basedOn w:val="a"/>
    <w:next w:val="a"/>
    <w:autoRedefine/>
    <w:uiPriority w:val="39"/>
    <w:rsid w:val="00C660AF"/>
    <w:pPr>
      <w:ind w:left="720"/>
    </w:pPr>
  </w:style>
  <w:style w:type="paragraph" w:styleId="51">
    <w:name w:val="toc 5"/>
    <w:basedOn w:val="a"/>
    <w:next w:val="a"/>
    <w:autoRedefine/>
    <w:uiPriority w:val="39"/>
    <w:rsid w:val="00C660AF"/>
    <w:pPr>
      <w:ind w:left="960"/>
    </w:pPr>
  </w:style>
  <w:style w:type="paragraph" w:styleId="61">
    <w:name w:val="toc 6"/>
    <w:basedOn w:val="a"/>
    <w:next w:val="a"/>
    <w:autoRedefine/>
    <w:uiPriority w:val="39"/>
    <w:rsid w:val="00C660AF"/>
    <w:pPr>
      <w:ind w:left="1200"/>
    </w:pPr>
  </w:style>
  <w:style w:type="paragraph" w:styleId="71">
    <w:name w:val="toc 7"/>
    <w:basedOn w:val="a"/>
    <w:next w:val="a"/>
    <w:autoRedefine/>
    <w:uiPriority w:val="39"/>
    <w:rsid w:val="00C660AF"/>
    <w:pPr>
      <w:ind w:left="1440"/>
    </w:pPr>
  </w:style>
  <w:style w:type="paragraph" w:styleId="81">
    <w:name w:val="toc 8"/>
    <w:basedOn w:val="a"/>
    <w:next w:val="a"/>
    <w:autoRedefine/>
    <w:uiPriority w:val="39"/>
    <w:rsid w:val="00C660AF"/>
    <w:pPr>
      <w:ind w:left="1680"/>
    </w:pPr>
  </w:style>
  <w:style w:type="paragraph" w:styleId="91">
    <w:name w:val="toc 9"/>
    <w:basedOn w:val="a"/>
    <w:next w:val="a"/>
    <w:autoRedefine/>
    <w:uiPriority w:val="39"/>
    <w:rsid w:val="00C660AF"/>
    <w:pPr>
      <w:ind w:left="1920"/>
    </w:pPr>
  </w:style>
  <w:style w:type="paragraph" w:styleId="ae">
    <w:name w:val="Balloon Text"/>
    <w:basedOn w:val="a"/>
    <w:link w:val="af"/>
    <w:rsid w:val="008716ED"/>
    <w:rPr>
      <w:rFonts w:ascii="Tahoma" w:hAnsi="Tahoma" w:cs="Tahoma"/>
      <w:sz w:val="16"/>
      <w:szCs w:val="16"/>
    </w:rPr>
  </w:style>
  <w:style w:type="character" w:customStyle="1" w:styleId="af">
    <w:name w:val="Текст выноски Знак"/>
    <w:basedOn w:val="a0"/>
    <w:link w:val="ae"/>
    <w:rsid w:val="008716ED"/>
    <w:rPr>
      <w:rFonts w:ascii="Tahoma" w:hAnsi="Tahoma" w:cs="Tahoma"/>
      <w:sz w:val="16"/>
      <w:szCs w:val="16"/>
    </w:rPr>
  </w:style>
  <w:style w:type="character" w:customStyle="1" w:styleId="apple-converted-space">
    <w:name w:val="apple-converted-space"/>
    <w:basedOn w:val="a0"/>
    <w:rsid w:val="008A0AFA"/>
  </w:style>
  <w:style w:type="paragraph" w:customStyle="1" w:styleId="vspace">
    <w:name w:val="vspace"/>
    <w:basedOn w:val="a"/>
    <w:rsid w:val="008A0AFA"/>
    <w:pPr>
      <w:spacing w:before="100" w:beforeAutospacing="1" w:after="100" w:afterAutospacing="1"/>
    </w:pPr>
    <w:rPr>
      <w:rFonts w:ascii="Times New Roman" w:eastAsia="Times New Roman" w:hAnsi="Times New Roman" w:cs="Times New Roman"/>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20172160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gle-styleguide.googlecode.com/svn/trunk/google-r-style.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bgc-jena.mpg.de/bgi/uploads/Services/REddyProcWebDataFormat/Example_DETha98.tx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bgc-jena.mpg.de/bgi/index.php/Intra/ComputingCodeTemplateFunctionR"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3664</Words>
  <Characters>20891</Characters>
  <Application>Microsoft Office Word</Application>
  <DocSecurity>0</DocSecurity>
  <Lines>174</Lines>
  <Paragraphs>49</Paragraphs>
  <ScaleCrop>false</ScaleCrop>
  <HeadingPairs>
    <vt:vector size="2" baseType="variant">
      <vt:variant>
        <vt:lpstr>Название</vt:lpstr>
      </vt:variant>
      <vt:variant>
        <vt:i4>1</vt:i4>
      </vt:variant>
    </vt:vector>
  </HeadingPairs>
  <TitlesOfParts>
    <vt:vector size="1" baseType="lpstr">
      <vt:lpstr/>
    </vt:vector>
  </TitlesOfParts>
  <Company>MPI</Company>
  <LinksUpToDate>false</LinksUpToDate>
  <CharactersWithSpaces>24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yaroslavtsevam</cp:lastModifiedBy>
  <cp:revision>2</cp:revision>
  <cp:lastPrinted>2014-01-16T12:14:00Z</cp:lastPrinted>
  <dcterms:created xsi:type="dcterms:W3CDTF">2015-05-14T12:40:00Z</dcterms:created>
  <dcterms:modified xsi:type="dcterms:W3CDTF">2015-05-14T12:40:00Z</dcterms:modified>
</cp:coreProperties>
</file>